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 xml:space="preserve">fter filtering out all the </w:t>
      </w:r>
      <w:r w:rsidR="009E584D" w:rsidRPr="00B10C9C">
        <w:rPr>
          <w:bCs/>
          <w:color w:val="auto"/>
          <w:szCs w:val="18"/>
        </w:rPr>
        <w:t>irrelevant and duplicated articles</w:t>
      </w:r>
      <w:r w:rsidR="002D7871" w:rsidRPr="00B10C9C">
        <w:rPr>
          <w:bCs/>
          <w:color w:val="auto"/>
          <w:szCs w:val="18"/>
        </w:rPr>
        <w:t>, there w</w:t>
      </w:r>
      <w:r w:rsidR="00670CE4" w:rsidRPr="00B10C9C">
        <w:rPr>
          <w:bCs/>
          <w:color w:val="auto"/>
          <w:szCs w:val="18"/>
        </w:rPr>
        <w:t>ere</w:t>
      </w:r>
      <w:r w:rsidR="002D7871" w:rsidRPr="00B10C9C">
        <w:rPr>
          <w:bCs/>
          <w:color w:val="auto"/>
          <w:szCs w:val="18"/>
        </w:rPr>
        <w:t xml:space="preserve"> a total of 33 research articles and journals</w:t>
      </w:r>
      <w:r w:rsidR="00E9090D" w:rsidRPr="00B10C9C">
        <w:rPr>
          <w:bCs/>
          <w:color w:val="auto"/>
          <w:szCs w:val="18"/>
        </w:rPr>
        <w:t xml:space="preserve"> identified</w:t>
      </w:r>
      <w:r w:rsidR="009639EC" w:rsidRPr="00B10C9C">
        <w:rPr>
          <w:bCs/>
          <w:color w:val="auto"/>
          <w:szCs w:val="18"/>
        </w:rPr>
        <w:t>.</w:t>
      </w:r>
      <w:r w:rsidR="00904E60" w:rsidRPr="00B10C9C">
        <w:rPr>
          <w:bCs/>
          <w:color w:val="auto"/>
          <w:szCs w:val="18"/>
        </w:rPr>
        <w:t xml:space="preserve"> Overall, it was </w:t>
      </w:r>
      <w:r w:rsidR="006F4CE9" w:rsidRPr="00B10C9C">
        <w:rPr>
          <w:bCs/>
          <w:color w:val="auto"/>
          <w:szCs w:val="18"/>
        </w:rPr>
        <w:t>observed</w:t>
      </w:r>
      <w:r w:rsidR="00904E60" w:rsidRPr="00B10C9C">
        <w:rPr>
          <w:bCs/>
          <w:color w:val="auto"/>
          <w:szCs w:val="18"/>
        </w:rPr>
        <w:t xml:space="preserve"> that the Force Sensing Resistor (FSR) </w:t>
      </w:r>
      <w:r w:rsidR="00CC4E9D" w:rsidRPr="00B10C9C">
        <w:rPr>
          <w:bCs/>
          <w:color w:val="auto"/>
          <w:szCs w:val="18"/>
        </w:rPr>
        <w:t>is the commonly used sensor for sitting posture detection</w:t>
      </w:r>
      <w:r w:rsidR="00B90F41" w:rsidRPr="00B10C9C">
        <w:rPr>
          <w:bCs/>
          <w:color w:val="auto"/>
          <w:szCs w:val="18"/>
        </w:rPr>
        <w:t>s</w:t>
      </w:r>
      <w:r w:rsidR="00CC4E9D" w:rsidRPr="00B10C9C">
        <w:rPr>
          <w:bCs/>
          <w:color w:val="auto"/>
          <w:szCs w:val="18"/>
        </w:rPr>
        <w:t>.</w:t>
      </w:r>
      <w:r w:rsidR="00E06DD1" w:rsidRPr="00B10C9C">
        <w:rPr>
          <w:bCs/>
          <w:color w:val="auto"/>
          <w:szCs w:val="18"/>
        </w:rPr>
        <w:t xml:space="preserve"> Additionally,</w:t>
      </w:r>
      <w:r w:rsidR="00B53B6D" w:rsidRPr="00B10C9C">
        <w:rPr>
          <w:bCs/>
          <w:color w:val="auto"/>
          <w:szCs w:val="18"/>
        </w:rPr>
        <w:t xml:space="preserve"> the</w:t>
      </w:r>
      <w:r w:rsidR="00B53B6D" w:rsidRPr="00B10C9C">
        <w:rPr>
          <w:color w:val="auto"/>
        </w:rPr>
        <w:t xml:space="preserve"> </w:t>
      </w:r>
      <w:r w:rsidR="00B53B6D" w:rsidRPr="00B10C9C">
        <w:rPr>
          <w:bCs/>
          <w:color w:val="auto"/>
          <w:szCs w:val="18"/>
        </w:rPr>
        <w:t xml:space="preserve">CNN (Convolutional Neural Networks) and the ANN (Artificial Neural Networks) were 2 of the most used machine learning </w:t>
      </w:r>
      <w:r w:rsidR="004C7DB0" w:rsidRPr="00B10C9C">
        <w:rPr>
          <w:bCs/>
          <w:color w:val="auto"/>
          <w:szCs w:val="18"/>
        </w:rPr>
        <w:t>models</w:t>
      </w:r>
      <w:r w:rsidR="00B53B6D" w:rsidRPr="00B10C9C">
        <w:rPr>
          <w:bCs/>
          <w:color w:val="auto"/>
          <w:szCs w:val="18"/>
        </w:rPr>
        <w:t xml:space="preserve"> for </w:t>
      </w:r>
      <w:r w:rsidR="00FE325B" w:rsidRPr="00B10C9C">
        <w:rPr>
          <w:bCs/>
          <w:color w:val="auto"/>
          <w:szCs w:val="18"/>
        </w:rPr>
        <w:t>sitting posture classification</w:t>
      </w:r>
      <w:r w:rsidR="008368F5" w:rsidRPr="00B10C9C">
        <w:rPr>
          <w:bCs/>
          <w:color w:val="auto"/>
          <w:szCs w:val="18"/>
        </w:rPr>
        <w:t>. The reviewed studies also highlighted a</w:t>
      </w:r>
      <w:r w:rsidR="00A55167" w:rsidRPr="00B10C9C">
        <w:rPr>
          <w:bCs/>
          <w:color w:val="auto"/>
          <w:szCs w:val="18"/>
        </w:rPr>
        <w:t xml:space="preserve"> gap</w:t>
      </w:r>
      <w:r w:rsidR="00DA5D82" w:rsidRPr="00B10C9C">
        <w:rPr>
          <w:bCs/>
          <w:color w:val="auto"/>
          <w:szCs w:val="18"/>
        </w:rPr>
        <w:t xml:space="preserve"> </w:t>
      </w:r>
      <w:r w:rsidR="00E770F9" w:rsidRPr="00B10C9C">
        <w:rPr>
          <w:bCs/>
          <w:color w:val="auto"/>
          <w:szCs w:val="18"/>
        </w:rPr>
        <w:t>within the</w:t>
      </w:r>
      <w:r w:rsidR="00DA5D82" w:rsidRPr="00B10C9C">
        <w:rPr>
          <w:bCs/>
          <w:color w:val="auto"/>
          <w:szCs w:val="18"/>
        </w:rPr>
        <w:t xml:space="preserve"> research field,</w:t>
      </w:r>
      <w:r w:rsidR="00A55167" w:rsidRPr="00B10C9C">
        <w:rPr>
          <w:bCs/>
          <w:color w:val="auto"/>
          <w:szCs w:val="18"/>
        </w:rPr>
        <w:t xml:space="preserve"> </w:t>
      </w:r>
      <w:r w:rsidR="001A3085" w:rsidRPr="00B10C9C">
        <w:rPr>
          <w:bCs/>
          <w:color w:val="auto"/>
          <w:szCs w:val="18"/>
        </w:rPr>
        <w:t xml:space="preserve">revealing that </w:t>
      </w:r>
      <w:r w:rsidR="00013DA3" w:rsidRPr="00B10C9C">
        <w:rPr>
          <w:bCs/>
          <w:color w:val="auto"/>
          <w:szCs w:val="18"/>
        </w:rPr>
        <w:t>a significant</w:t>
      </w:r>
      <w:r w:rsidR="00106602" w:rsidRPr="00B10C9C">
        <w:rPr>
          <w:bCs/>
          <w:color w:val="auto"/>
          <w:szCs w:val="18"/>
        </w:rPr>
        <w:t xml:space="preserve"> </w:t>
      </w:r>
      <w:r w:rsidR="001A3085" w:rsidRPr="00B10C9C">
        <w:rPr>
          <w:bCs/>
          <w:color w:val="auto"/>
          <w:szCs w:val="18"/>
        </w:rPr>
        <w:t xml:space="preserve">emphasis is </w:t>
      </w:r>
      <w:r w:rsidR="00013DA3" w:rsidRPr="00B10C9C">
        <w:rPr>
          <w:bCs/>
          <w:color w:val="auto"/>
          <w:szCs w:val="18"/>
        </w:rPr>
        <w:t>drawn on the</w:t>
      </w:r>
      <w:r w:rsidR="00602D1F" w:rsidRPr="00B10C9C">
        <w:rPr>
          <w:bCs/>
          <w:color w:val="auto"/>
          <w:szCs w:val="18"/>
        </w:rPr>
        <w:t xml:space="preserve"> validati</w:t>
      </w:r>
      <w:r w:rsidR="00013DA3" w:rsidRPr="00B10C9C">
        <w:rPr>
          <w:bCs/>
          <w:color w:val="auto"/>
          <w:szCs w:val="18"/>
        </w:rPr>
        <w:t>ng the</w:t>
      </w:r>
      <w:r w:rsidR="00602D1F" w:rsidRPr="00B10C9C">
        <w:rPr>
          <w:bCs/>
          <w:color w:val="auto"/>
          <w:szCs w:val="18"/>
        </w:rPr>
        <w:t xml:space="preserve"> proposed sitting posture algorithm, while the </w:t>
      </w:r>
      <w:r w:rsidR="00B54269" w:rsidRPr="00B10C9C">
        <w:rPr>
          <w:bCs/>
          <w:color w:val="auto"/>
          <w:szCs w:val="18"/>
        </w:rPr>
        <w:t xml:space="preserve">critical </w:t>
      </w:r>
      <w:r w:rsidR="00602D1F" w:rsidRPr="00B10C9C">
        <w:rPr>
          <w:bCs/>
          <w:color w:val="auto"/>
          <w:szCs w:val="18"/>
        </w:rPr>
        <w:t>evaluation on th</w:t>
      </w:r>
      <w:r w:rsidR="00B54269" w:rsidRPr="00B10C9C">
        <w:rPr>
          <w:bCs/>
          <w:color w:val="auto"/>
          <w:szCs w:val="18"/>
        </w:rPr>
        <w:t>e user feedback system</w:t>
      </w:r>
      <w:r w:rsidR="000D745D" w:rsidRPr="00B10C9C">
        <w:rPr>
          <w:bCs/>
          <w:color w:val="auto"/>
          <w:szCs w:val="18"/>
        </w:rPr>
        <w:t xml:space="preserve"> for posture </w:t>
      </w:r>
      <w:r w:rsidR="00F71585" w:rsidRPr="00B10C9C">
        <w:rPr>
          <w:bCs/>
          <w:color w:val="auto"/>
          <w:szCs w:val="18"/>
        </w:rPr>
        <w:t>correction</w:t>
      </w:r>
      <w:r w:rsidR="00B54269" w:rsidRPr="00B10C9C">
        <w:rPr>
          <w:bCs/>
          <w:color w:val="auto"/>
          <w:szCs w:val="18"/>
        </w:rPr>
        <w:t xml:space="preserve"> is often dismissed</w:t>
      </w:r>
      <w:r w:rsidR="00670CE4" w:rsidRPr="00B10C9C">
        <w:rPr>
          <w:bCs/>
          <w:color w:val="auto"/>
          <w:szCs w:val="18"/>
        </w:rPr>
        <w:t xml:space="preserve"> upon</w:t>
      </w:r>
      <w:r w:rsidR="00B54269" w:rsidRPr="00B10C9C">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4B339500" w14:textId="5A5A42B8" w:rsidR="00C44175" w:rsidRPr="00C44175" w:rsidRDefault="00E93210" w:rsidP="00517D4A">
      <w:pPr>
        <w:pStyle w:val="MDPI21heading1"/>
        <w:numPr>
          <w:ilvl w:val="0"/>
          <w:numId w:val="36"/>
        </w:numPr>
      </w:pPr>
      <w:r w:rsidRPr="00C44175">
        <w:t>Introduction</w:t>
      </w:r>
    </w:p>
    <w:p w14:paraId="2178AB55" w14:textId="4EAC833D" w:rsidR="00B31295" w:rsidRPr="00C44175" w:rsidRDefault="008B612F" w:rsidP="00C44175">
      <w:pPr>
        <w:pStyle w:val="MDPI31text"/>
        <w:rPr>
          <w:b/>
        </w:rPr>
      </w:pPr>
      <w:r>
        <w:t>In</w:t>
      </w:r>
      <w:r w:rsidR="00735236" w:rsidRPr="00735236">
        <w:t xml:space="preserve"> 2020 alone, musculoskeletal disorders (MSDs) had been ranked 2nd as the leading non-fatal disability which has been affecting more than a billion people worldwide</w:t>
      </w:r>
      <w:r>
        <w:t xml:space="preserve"> </w:t>
      </w:r>
      <w:r>
        <w:rPr>
          <w:b/>
        </w:rPr>
        <w:fldChar w:fldCharType="begin"/>
      </w:r>
      <w: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rPr>
        <w:fldChar w:fldCharType="separate"/>
      </w:r>
      <w:r w:rsidRPr="00615581">
        <w:t>[1]</w:t>
      </w:r>
      <w:r>
        <w:rPr>
          <w:b/>
        </w:rPr>
        <w:fldChar w:fldCharType="end"/>
      </w:r>
      <w:r w:rsidR="00735236" w:rsidRPr="00735236">
        <w:t>.</w:t>
      </w:r>
      <w:r w:rsidR="005B52EB">
        <w:t xml:space="preserve"> It was </w:t>
      </w:r>
      <w:r w:rsidR="007E3569">
        <w:t xml:space="preserve">also </w:t>
      </w:r>
      <w:r w:rsidR="005B52EB">
        <w:t>reported that</w:t>
      </w:r>
      <w:r w:rsidR="00CD208D">
        <w:t xml:space="preserve"> over 7.1 million </w:t>
      </w:r>
      <w:r w:rsidR="008F05AB">
        <w:t xml:space="preserve">UK adults </w:t>
      </w:r>
      <w:r w:rsidR="00B83D03">
        <w:t>have been suffering with MSD</w:t>
      </w:r>
      <w:r w:rsidR="007E3569">
        <w:t xml:space="preserve"> and have cost the </w:t>
      </w:r>
      <w:r w:rsidR="006E7296">
        <w:t>economy</w:t>
      </w:r>
      <w:r w:rsidR="007E3569">
        <w:t xml:space="preserve"> over </w:t>
      </w:r>
      <w:r w:rsidR="007E3569" w:rsidRPr="007E3569">
        <w:t>£</w:t>
      </w:r>
      <w:r w:rsidR="007E3569">
        <w:t xml:space="preserve">4.1 </w:t>
      </w:r>
      <w:r w:rsidR="006E7296">
        <w:t>billion each year</w:t>
      </w:r>
      <w:r w:rsidR="00360976">
        <w:t xml:space="preserve"> </w:t>
      </w:r>
      <w:r w:rsidR="00360976">
        <w:rPr>
          <w:b/>
        </w:rPr>
        <w:fldChar w:fldCharType="begin"/>
      </w:r>
      <w:r w:rsidR="00360976">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rPr>
        <w:fldChar w:fldCharType="separate"/>
      </w:r>
      <w:r w:rsidR="00360976" w:rsidRPr="00360976">
        <w:t>[2]</w:t>
      </w:r>
      <w:r w:rsidR="00360976">
        <w:rPr>
          <w:b/>
        </w:rPr>
        <w:fldChar w:fldCharType="end"/>
      </w:r>
      <w:r w:rsidR="006E7296">
        <w:t>.</w:t>
      </w:r>
      <w:r w:rsidR="00B83D03">
        <w:t xml:space="preserve"> </w:t>
      </w:r>
      <w:r w:rsidR="00E777DD" w:rsidRPr="00735236">
        <w:t xml:space="preserve">According to Bevan in 2015 </w:t>
      </w:r>
      <w:r w:rsidR="00E777DD">
        <w:rPr>
          <w:b/>
        </w:rPr>
        <w:fldChar w:fldCharType="begin"/>
      </w:r>
      <w:r w:rsidR="00360976">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rPr>
        <w:fldChar w:fldCharType="separate"/>
      </w:r>
      <w:r w:rsidR="00360976" w:rsidRPr="00360976">
        <w:t>[3]</w:t>
      </w:r>
      <w:r w:rsidR="00E777DD">
        <w:rPr>
          <w:b/>
        </w:rPr>
        <w:fldChar w:fldCharType="end"/>
      </w:r>
      <w:r w:rsidR="00E777DD" w:rsidRPr="00735236">
        <w:t xml:space="preserve">, MSDs have said to have cost the European Union (EU) over 2% of its gross domestic product (GDP), which is estimated to be over €240bn each year. </w:t>
      </w:r>
      <w:del w:id="16" w:author="Shiny Verghese" w:date="2024-01-18T09:25:00Z">
        <w:r w:rsidR="00E777DD" w:rsidRPr="00735236" w:rsidDel="002420AB">
          <w:delText>There is no doubt that this is a steadily</w:delText>
        </w:r>
      </w:del>
      <w:ins w:id="17" w:author="Shiny Verghese" w:date="2024-01-18T09:25:00Z">
        <w:r w:rsidR="00E777DD">
          <w:t xml:space="preserve">This suggests that there is a </w:t>
        </w:r>
      </w:ins>
      <w:r w:rsidR="00E777DD">
        <w:t>steadily</w:t>
      </w:r>
      <w:r w:rsidR="00E777DD" w:rsidRPr="00735236">
        <w:t xml:space="preserve"> growing concern </w:t>
      </w:r>
      <w:r w:rsidR="00CC196E">
        <w:t xml:space="preserve">over this illness </w:t>
      </w:r>
      <w:r w:rsidR="00E777DD" w:rsidRPr="00735236">
        <w:t>that needs to be properly addressed.</w:t>
      </w:r>
    </w:p>
    <w:p w14:paraId="72C8BF21" w14:textId="7FCD3B92" w:rsidR="00886EDD" w:rsidRDefault="00D20880" w:rsidP="00C44175">
      <w:pPr>
        <w:pStyle w:val="MDPI31text"/>
        <w:rPr>
          <w:b/>
        </w:rPr>
      </w:pPr>
      <w:r>
        <w:t>MSD originate</w:t>
      </w:r>
      <w:r w:rsidR="00CC7AF8">
        <w:t>s</w:t>
      </w:r>
      <w:r>
        <w:t xml:space="preserve"> from various factors</w:t>
      </w:r>
      <w:r w:rsidR="00CF1162">
        <w:t xml:space="preserve"> and can </w:t>
      </w:r>
      <w:r w:rsidR="00D967A9">
        <w:t>emerge from a combination</w:t>
      </w:r>
      <w:r w:rsidR="00471EDC">
        <w:t xml:space="preserve"> of</w:t>
      </w:r>
      <w:r w:rsidR="00D967A9">
        <w:t xml:space="preserve"> </w:t>
      </w:r>
      <w:r w:rsidR="00B379B7">
        <w:t xml:space="preserve">events during </w:t>
      </w:r>
      <w:r w:rsidR="00471EDC">
        <w:t>a period</w:t>
      </w:r>
      <w:r w:rsidR="001D1D0D">
        <w:t>.</w:t>
      </w:r>
      <w:r w:rsidR="000E2958">
        <w:t xml:space="preserve"> </w:t>
      </w:r>
      <w:r w:rsidR="0012339E">
        <w:t xml:space="preserve">MSD can be a result ranging from various factor such as </w:t>
      </w:r>
      <w:r w:rsidR="006B3D52">
        <w:t>c</w:t>
      </w:r>
      <w:r w:rsidR="002C58FA">
        <w:t>ongenital defects</w:t>
      </w:r>
      <w:r w:rsidR="00363286">
        <w:t xml:space="preserve"> </w:t>
      </w:r>
      <w:r w:rsidR="00363286">
        <w:rPr>
          <w:b/>
        </w:rPr>
        <w:fldChar w:fldCharType="begin"/>
      </w:r>
      <w:r w:rsidR="00EA6FF7">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rPr>
        <w:fldChar w:fldCharType="separate"/>
      </w:r>
      <w:r w:rsidR="00EA6FF7" w:rsidRPr="00EA6FF7">
        <w:t>[4]</w:t>
      </w:r>
      <w:r w:rsidR="00363286">
        <w:rPr>
          <w:b/>
        </w:rPr>
        <w:fldChar w:fldCharType="end"/>
      </w:r>
      <w:r w:rsidR="0012339E">
        <w:t xml:space="preserve"> and</w:t>
      </w:r>
      <w:r w:rsidR="00363286">
        <w:t xml:space="preserve"> </w:t>
      </w:r>
      <w:r w:rsidR="00866FC1">
        <w:t>neurological disorder</w:t>
      </w:r>
      <w:r w:rsidR="009C7198">
        <w:t xml:space="preserve">s </w:t>
      </w:r>
      <w:r w:rsidR="009C7198">
        <w:rPr>
          <w:b/>
        </w:rPr>
        <w:fldChar w:fldCharType="begin"/>
      </w:r>
      <w:r w:rsidR="00EA6FF7">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rPr>
        <w:fldChar w:fldCharType="separate"/>
      </w:r>
      <w:r w:rsidR="00EA6FF7" w:rsidRPr="00EA6FF7">
        <w:t>[5]</w:t>
      </w:r>
      <w:r w:rsidR="009C7198">
        <w:rPr>
          <w:b/>
        </w:rPr>
        <w:fldChar w:fldCharType="end"/>
      </w:r>
      <w:r w:rsidR="0012339E">
        <w:t>.</w:t>
      </w:r>
      <w:r w:rsidR="00152BF4">
        <w:t xml:space="preserve"> </w:t>
      </w:r>
      <w:r w:rsidR="000E2958">
        <w:t>Overall, i</w:t>
      </w:r>
      <w:r w:rsidR="00770D6E">
        <w:t xml:space="preserve">ndividuals </w:t>
      </w:r>
      <w:r w:rsidR="007F053F">
        <w:t>a</w:t>
      </w:r>
      <w:r w:rsidR="00770D6E">
        <w:t xml:space="preserve">cross different age groups </w:t>
      </w:r>
      <w:r w:rsidR="007F053F">
        <w:t xml:space="preserve">and not just the elderly </w:t>
      </w:r>
      <w:r w:rsidR="00770D6E">
        <w:t>are currently suffering from MSD</w:t>
      </w:r>
      <w:r w:rsidR="007F053F">
        <w:t xml:space="preserve"> </w:t>
      </w:r>
      <w:r w:rsidR="007F053F">
        <w:rPr>
          <w:b/>
        </w:rPr>
        <w:fldChar w:fldCharType="begin"/>
      </w:r>
      <w:r w:rsidR="00EA6FF7">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rPr>
        <w:fldChar w:fldCharType="separate"/>
      </w:r>
      <w:r w:rsidR="00EA6FF7" w:rsidRPr="00EA6FF7">
        <w:t>[6]</w:t>
      </w:r>
      <w:r w:rsidR="007F053F">
        <w:rPr>
          <w:b/>
        </w:rPr>
        <w:fldChar w:fldCharType="end"/>
      </w:r>
      <w:r w:rsidR="007F053F" w:rsidRPr="00735236">
        <w:t>.</w:t>
      </w:r>
      <w:r w:rsidR="000E2958">
        <w:t xml:space="preserve"> </w:t>
      </w:r>
      <w:r w:rsidR="00735236" w:rsidRPr="00735236">
        <w:t xml:space="preserve">MSDs can </w:t>
      </w:r>
      <w:r w:rsidR="00AF43F9">
        <w:t xml:space="preserve">develop </w:t>
      </w:r>
      <w:r w:rsidR="006B3D52">
        <w:t>from</w:t>
      </w:r>
      <w:r w:rsidR="00735236" w:rsidRPr="00735236">
        <w:t xml:space="preserve"> </w:t>
      </w:r>
      <w:r w:rsidR="0064712E">
        <w:t xml:space="preserve">early </w:t>
      </w:r>
      <w:r w:rsidR="00735236" w:rsidRPr="00735236">
        <w:t>stage</w:t>
      </w:r>
      <w:r w:rsidR="0064712E">
        <w:t>s in life</w:t>
      </w:r>
      <w:r w:rsidR="00735236" w:rsidRPr="00735236">
        <w:t xml:space="preserve"> </w:t>
      </w:r>
      <w:r w:rsidR="0064712E">
        <w:t xml:space="preserve">by the frequent </w:t>
      </w:r>
      <w:r w:rsidR="00735236" w:rsidRPr="00735236">
        <w:t xml:space="preserve">adoption of abnormal postures and low physical activities, which </w:t>
      </w:r>
      <w:r w:rsidR="00EA589B">
        <w:t xml:space="preserve">can </w:t>
      </w:r>
      <w:r w:rsidR="00735236" w:rsidRPr="00735236">
        <w:t>subsequently lead to long-term chronic pain, discomfort, and physical limitations</w:t>
      </w:r>
      <w:r w:rsidR="00AC1BBA">
        <w:t xml:space="preserve"> </w:t>
      </w:r>
      <w:r w:rsidR="00AC1BBA">
        <w:rPr>
          <w:b/>
        </w:rPr>
        <w:fldChar w:fldCharType="begin"/>
      </w:r>
      <w:r w:rsidR="00EA6FF7">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rPr>
        <w:fldChar w:fldCharType="separate"/>
      </w:r>
      <w:r w:rsidR="00EA6FF7" w:rsidRPr="00EA6FF7">
        <w:t>[6]</w:t>
      </w:r>
      <w:r w:rsidR="00AC1BBA">
        <w:rPr>
          <w:b/>
        </w:rPr>
        <w:fldChar w:fldCharType="end"/>
      </w:r>
      <w:r w:rsidR="00735236" w:rsidRPr="00735236">
        <w:t>.</w:t>
      </w:r>
      <w:r w:rsidR="003E31C8">
        <w:t xml:space="preserve"> T</w:t>
      </w:r>
      <w:r w:rsidR="00BC06EF">
        <w:t xml:space="preserve">raditional </w:t>
      </w:r>
      <w:r w:rsidR="00886EDD">
        <w:t>methods</w:t>
      </w:r>
      <w:r w:rsidR="00BC06EF">
        <w:t xml:space="preserve"> of </w:t>
      </w:r>
      <w:r w:rsidR="00F0535B">
        <w:t>assessment</w:t>
      </w:r>
      <w:r w:rsidR="00BC06EF">
        <w:t xml:space="preserve"> </w:t>
      </w:r>
      <w:r w:rsidR="000E48EA">
        <w:t>ar</w:t>
      </w:r>
      <w:r w:rsidR="00ED4102">
        <w:t>e</w:t>
      </w:r>
      <w:r w:rsidR="00886EDD">
        <w:t xml:space="preserve"> </w:t>
      </w:r>
      <w:r w:rsidR="003E31C8">
        <w:t>often</w:t>
      </w:r>
      <w:r w:rsidR="00F0535B">
        <w:t xml:space="preserve"> </w:t>
      </w:r>
      <w:r w:rsidR="00886EDD">
        <w:t>viewed as</w:t>
      </w:r>
      <w:r w:rsidR="000F7EEF">
        <w:t xml:space="preserve"> time </w:t>
      </w:r>
      <w:r w:rsidR="00251533">
        <w:t>consuming</w:t>
      </w:r>
      <w:r w:rsidR="00ED4102">
        <w:t xml:space="preserve"> and most</w:t>
      </w:r>
      <w:r w:rsidR="002B5C8F">
        <w:t xml:space="preserve"> often</w:t>
      </w:r>
      <w:r w:rsidR="00ED4102">
        <w:t xml:space="preserve"> rely</w:t>
      </w:r>
      <w:r w:rsidR="00C80A7B">
        <w:t xml:space="preserve"> on the use of large health care </w:t>
      </w:r>
      <w:r w:rsidR="00886EDD">
        <w:t>equipment</w:t>
      </w:r>
      <w:r w:rsidR="002B5C8F">
        <w:t xml:space="preserve"> such as</w:t>
      </w:r>
      <w:r w:rsidR="00A8031D">
        <w:t xml:space="preserve"> </w:t>
      </w:r>
      <w:r w:rsidR="00A8031D" w:rsidRPr="00A8031D">
        <w:t>Magnetic resonance imaging (MRI)</w:t>
      </w:r>
      <w:r w:rsidR="00204513">
        <w:t xml:space="preserve">, </w:t>
      </w:r>
      <w:r w:rsidR="00A8031D">
        <w:t>X-rays</w:t>
      </w:r>
      <w:r w:rsidR="00204513">
        <w:t xml:space="preserve"> and CT Scans</w:t>
      </w:r>
      <w:r w:rsidR="003E31C8">
        <w:t xml:space="preserve"> </w:t>
      </w:r>
      <w:r w:rsidR="003E31C8">
        <w:rPr>
          <w:b/>
        </w:rPr>
        <w:fldChar w:fldCharType="begin"/>
      </w:r>
      <w:r w:rsidR="003E31C8">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3E31C8">
        <w:rPr>
          <w:b/>
        </w:rPr>
        <w:fldChar w:fldCharType="separate"/>
      </w:r>
      <w:r w:rsidR="003E31C8" w:rsidRPr="00EA6FF7">
        <w:t>[7]</w:t>
      </w:r>
      <w:r w:rsidR="003E31C8">
        <w:rPr>
          <w:b/>
        </w:rPr>
        <w:fldChar w:fldCharType="end"/>
      </w:r>
      <w:commentRangeStart w:id="18"/>
      <w:commentRangeEnd w:id="18"/>
      <w:r w:rsidR="003E31C8">
        <w:rPr>
          <w:rStyle w:val="CommentReference"/>
          <w:rFonts w:eastAsia="SimSun"/>
          <w:snapToGrid/>
          <w:lang w:eastAsia="zh-CN" w:bidi="ar-SA"/>
        </w:rPr>
        <w:commentReference w:id="18"/>
      </w:r>
      <w:r w:rsidR="00251533">
        <w:t>.</w:t>
      </w:r>
      <w:r w:rsidR="000F7EEF">
        <w:t xml:space="preserve"> </w:t>
      </w:r>
    </w:p>
    <w:p w14:paraId="05F29FF0" w14:textId="062102A4" w:rsidR="00E542EA" w:rsidRDefault="00FF0629" w:rsidP="00C44175">
      <w:pPr>
        <w:pStyle w:val="MDPI31text"/>
        <w:rPr>
          <w:b/>
        </w:rPr>
      </w:pPr>
      <w:r>
        <w:lastRenderedPageBreak/>
        <w:t xml:space="preserve">Within an </w:t>
      </w:r>
      <w:r w:rsidR="00735236" w:rsidRPr="00735236">
        <w:t xml:space="preserve">in-office work </w:t>
      </w:r>
      <w:r>
        <w:t>environment</w:t>
      </w:r>
      <w:r w:rsidR="006B0336">
        <w:t>,</w:t>
      </w:r>
      <w:r>
        <w:t xml:space="preserve"> </w:t>
      </w:r>
      <w:r w:rsidR="00735236" w:rsidRPr="00735236">
        <w:t xml:space="preserve">staff members </w:t>
      </w:r>
      <w:r w:rsidR="006B0336">
        <w:t xml:space="preserve">are often expected </w:t>
      </w:r>
      <w:r w:rsidR="00735236" w:rsidRPr="00735236">
        <w:t>to be in a seated position for an extended period,</w:t>
      </w:r>
      <w:r w:rsidR="008A1B99">
        <w:t xml:space="preserve"> which can be detrimental to one’s health</w:t>
      </w:r>
      <w:r w:rsidR="00DB74CD">
        <w:t xml:space="preserve"> and could lead to</w:t>
      </w:r>
      <w:r w:rsidR="0058626E">
        <w:t xml:space="preserve"> </w:t>
      </w:r>
      <w:r w:rsidR="004E36FA" w:rsidRPr="004E36FA">
        <w:t>exacerbat</w:t>
      </w:r>
      <w:r w:rsidR="004E36FA">
        <w:t xml:space="preserve">ion </w:t>
      </w:r>
      <w:r w:rsidR="0058626E">
        <w:t xml:space="preserve">of </w:t>
      </w:r>
      <w:r w:rsidR="004E36FA">
        <w:t xml:space="preserve">long-term </w:t>
      </w:r>
      <w:r w:rsidR="004E36FA" w:rsidRPr="004E36FA">
        <w:t>musculoskeletal</w:t>
      </w:r>
      <w:r w:rsidR="004E36FA">
        <w:t xml:space="preserve"> conditions</w:t>
      </w:r>
      <w:r w:rsidR="00621A2A">
        <w:t xml:space="preserve"> such as back pains and spinal deformities</w:t>
      </w:r>
      <w:r w:rsidR="00BE78C8">
        <w:t xml:space="preserve"> </w:t>
      </w:r>
      <w:r w:rsidR="00BE78C8">
        <w:rPr>
          <w:b/>
        </w:rPr>
        <w:fldChar w:fldCharType="begin"/>
      </w:r>
      <w:r w:rsidR="00EA6FF7">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rPr>
        <w:fldChar w:fldCharType="separate"/>
      </w:r>
      <w:r w:rsidR="00EA6FF7" w:rsidRPr="00EA6FF7">
        <w:t>[8]</w:t>
      </w:r>
      <w:r w:rsidR="00BE78C8">
        <w:rPr>
          <w:b/>
        </w:rPr>
        <w:fldChar w:fldCharType="end"/>
      </w:r>
      <w:r w:rsidR="00735236" w:rsidRPr="00735236">
        <w:t xml:space="preserve">. According to </w:t>
      </w:r>
      <w:r w:rsidR="0047217C">
        <w:rPr>
          <w:b/>
        </w:rPr>
        <w:fldChar w:fldCharType="begin"/>
      </w:r>
      <w:r w:rsidR="00EA6FF7">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rPr>
        <w:fldChar w:fldCharType="separate"/>
      </w:r>
      <w:r w:rsidR="00EA6FF7" w:rsidRPr="00EA6FF7">
        <w:t>[9]</w:t>
      </w:r>
      <w:r w:rsidR="0047217C">
        <w:rPr>
          <w:b/>
        </w:rPr>
        <w:fldChar w:fldCharType="end"/>
      </w:r>
      <w:r w:rsidR="00735236" w:rsidRPr="00735236">
        <w:t xml:space="preserve"> and </w:t>
      </w:r>
      <w:r w:rsidR="00096C5B">
        <w:rPr>
          <w:b/>
        </w:rPr>
        <w:fldChar w:fldCharType="begin"/>
      </w:r>
      <w:r w:rsidR="00EA6FF7">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rPr>
        <w:fldChar w:fldCharType="separate"/>
      </w:r>
      <w:r w:rsidR="00EA6FF7" w:rsidRPr="00EA6FF7">
        <w:t>[10]</w:t>
      </w:r>
      <w:r w:rsidR="00096C5B">
        <w:rPr>
          <w:b/>
        </w:rPr>
        <w:fldChar w:fldCharType="end"/>
      </w:r>
      <w:r w:rsidR="00735236" w:rsidRPr="00735236">
        <w:t xml:space="preserve">, prolonged sitting has been one of the leading causes of MSDs that has been affecting office workers. </w:t>
      </w:r>
      <w:r w:rsidR="00E87D46">
        <w:t>These i</w:t>
      </w:r>
      <w:r w:rsidR="006F53F4">
        <w:t xml:space="preserve">ndividuals often suffer </w:t>
      </w:r>
      <w:r w:rsidR="00E87D46">
        <w:t>pai</w:t>
      </w:r>
      <w:r w:rsidR="00357223">
        <w:t>n</w:t>
      </w:r>
      <w:r w:rsidR="00E87D46">
        <w:t xml:space="preserve"> in their lower</w:t>
      </w:r>
      <w:r w:rsidR="00A46F1A">
        <w:t xml:space="preserve"> </w:t>
      </w:r>
      <w:r w:rsidR="00E87D46">
        <w:t xml:space="preserve">back area.  </w:t>
      </w:r>
      <w:del w:id="19" w:author="Shiny Verghese" w:date="2024-01-18T09:29:00Z">
        <w:r w:rsidR="00A46F1A" w:rsidDel="008B04EA">
          <w:delText>A</w:delText>
        </w:r>
        <w:r w:rsidR="00617F9E" w:rsidDel="008B04EA">
          <w:delText xml:space="preserve">ccording to </w:delText>
        </w:r>
        <w:r w:rsidR="00C15FFC" w:rsidDel="008B04EA">
          <w:delText>different</w:delText>
        </w:r>
        <w:r w:rsidR="00617F9E" w:rsidDel="008B04EA">
          <w:delText xml:space="preserve"> studies found, it was </w:delText>
        </w:r>
        <w:r w:rsidR="003B3247" w:rsidDel="008B04EA">
          <w:delText>prov</w:delText>
        </w:r>
        <w:r w:rsidR="00645882" w:rsidDel="008B04EA">
          <w:delText>e</w:delText>
        </w:r>
        <w:r w:rsidR="00617F9E" w:rsidDel="008B04EA">
          <w:delText>n</w:delText>
        </w:r>
        <w:r w:rsidR="003B3247" w:rsidDel="008B04EA">
          <w:delText xml:space="preserve"> </w:delText>
        </w:r>
        <w:r w:rsidR="003C0EEF" w:rsidDel="008B04EA">
          <w:delText>that</w:delText>
        </w:r>
      </w:del>
      <w:ins w:id="20" w:author="Shiny Verghese" w:date="2024-01-18T09:29:00Z">
        <w:r w:rsidR="008B04EA">
          <w:t>Studies conducted</w:t>
        </w:r>
      </w:ins>
      <w:r w:rsidR="003C0EEF">
        <w:t xml:space="preserve"> among daily office workers, </w:t>
      </w:r>
      <w:ins w:id="21" w:author="Shiny Verghese" w:date="2024-01-18T09:29:00Z">
        <w:r w:rsidR="008B04EA">
          <w:t xml:space="preserve">conclude that </w:t>
        </w:r>
      </w:ins>
      <w:r w:rsidR="003C0EEF">
        <w:t xml:space="preserve">there is a </w:t>
      </w:r>
      <w:r w:rsidR="007262F6">
        <w:t xml:space="preserve">strong </w:t>
      </w:r>
      <w:r w:rsidR="003B3247">
        <w:t xml:space="preserve">correlation between </w:t>
      </w:r>
      <w:r w:rsidR="00684B0D">
        <w:t xml:space="preserve">prolong sitting and </w:t>
      </w:r>
      <w:r w:rsidR="008810CD">
        <w:t>sever</w:t>
      </w:r>
      <w:r w:rsidR="008F6696">
        <w:t>e</w:t>
      </w:r>
      <w:r w:rsidR="008810CD">
        <w:t xml:space="preserve"> back pains affecting the lumbar area</w:t>
      </w:r>
      <w:r w:rsidR="00617F9E">
        <w:t xml:space="preserve"> </w:t>
      </w:r>
      <w:r w:rsidR="00617F9E">
        <w:rPr>
          <w:b/>
        </w:rPr>
        <w:fldChar w:fldCharType="begin"/>
      </w:r>
      <w:r w:rsidR="00EA6FF7">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rPr>
        <w:fldChar w:fldCharType="separate"/>
      </w:r>
      <w:r w:rsidR="00EA6FF7" w:rsidRPr="00EA6FF7">
        <w:t>[11,12]</w:t>
      </w:r>
      <w:r w:rsidR="00617F9E">
        <w:rPr>
          <w:b/>
        </w:rPr>
        <w:fldChar w:fldCharType="end"/>
      </w:r>
      <w:r w:rsidR="008810CD">
        <w:t xml:space="preserve">. </w:t>
      </w:r>
      <w:r w:rsidR="00C15FFC">
        <w:t xml:space="preserve">To combat this issue, </w:t>
      </w:r>
      <w:del w:id="22" w:author="Shiny Verghese" w:date="2024-01-18T09:29:00Z">
        <w:r w:rsidR="00C15FFC" w:rsidDel="008B04EA">
          <w:delText>i</w:delText>
        </w:r>
        <w:r w:rsidR="00735236" w:rsidRPr="00735236" w:rsidDel="008B04EA">
          <w:delText>t is therefore</w:delText>
        </w:r>
      </w:del>
      <w:ins w:id="23" w:author="Shiny Verghese" w:date="2024-01-18T09:29:00Z">
        <w:r w:rsidR="008B04EA">
          <w:t>a</w:t>
        </w:r>
      </w:ins>
      <w:r w:rsidR="00735236" w:rsidRPr="00735236">
        <w:t xml:space="preserve"> recommend</w:t>
      </w:r>
      <w:ins w:id="24" w:author="Shiny Verghese" w:date="2024-01-18T09:30:00Z">
        <w:r w:rsidR="008B04EA">
          <w:t xml:space="preserve">ation is </w:t>
        </w:r>
      </w:ins>
      <w:del w:id="25" w:author="Shiny Verghese" w:date="2024-01-18T09:30:00Z">
        <w:r w:rsidR="00735236" w:rsidRPr="00735236" w:rsidDel="008B04EA">
          <w:delText>ed</w:delText>
        </w:r>
      </w:del>
      <w:r w:rsidR="00735236" w:rsidRPr="00735236">
        <w:t xml:space="preserve"> that the users </w:t>
      </w:r>
      <w:del w:id="26" w:author="Shiny Verghese" w:date="2024-01-18T09:30:00Z">
        <w:r w:rsidR="00735236" w:rsidRPr="00735236" w:rsidDel="008B04EA">
          <w:delText>should go</w:delText>
        </w:r>
        <w:r w:rsidR="006E07F2" w:rsidDel="008B04EA">
          <w:delText xml:space="preserve"> out</w:delText>
        </w:r>
        <w:r w:rsidR="00735236" w:rsidRPr="00735236" w:rsidDel="008B04EA">
          <w:delText xml:space="preserve"> for</w:delText>
        </w:r>
      </w:del>
      <w:ins w:id="27" w:author="Shiny Verghese" w:date="2024-01-18T09:30:00Z">
        <w:r w:rsidR="008B04EA">
          <w:t>take</w:t>
        </w:r>
      </w:ins>
      <w:r w:rsidR="00735236" w:rsidRPr="00735236">
        <w:t xml:space="preserve"> </w:t>
      </w:r>
      <w:r w:rsidR="00783AD1">
        <w:t>stroll</w:t>
      </w:r>
      <w:commentRangeStart w:id="28"/>
      <w:r w:rsidR="00735236" w:rsidRPr="00735236">
        <w:t xml:space="preserve"> </w:t>
      </w:r>
      <w:commentRangeEnd w:id="28"/>
      <w:r w:rsidR="008B04EA">
        <w:rPr>
          <w:rStyle w:val="CommentReference"/>
          <w:rFonts w:eastAsia="SimSun"/>
          <w:snapToGrid/>
          <w:lang w:eastAsia="zh-CN" w:bidi="ar-SA"/>
        </w:rPr>
        <w:commentReference w:id="28"/>
      </w:r>
      <w:r w:rsidR="00735236" w:rsidRPr="00735236">
        <w:t xml:space="preserve">breaks </w:t>
      </w:r>
      <w:del w:id="29" w:author="Shiny Verghese" w:date="2024-01-18T09:31:00Z">
        <w:r w:rsidR="00735236" w:rsidRPr="00735236" w:rsidDel="008B04EA">
          <w:delText xml:space="preserve">after </w:delText>
        </w:r>
      </w:del>
      <w:r w:rsidR="00735236" w:rsidRPr="00735236">
        <w:t xml:space="preserve">every few hours. </w:t>
      </w:r>
      <w:ins w:id="30" w:author="Shiny Verghese" w:date="2024-01-18T09:31:00Z">
        <w:r w:rsidR="008B04EA">
          <w:t>T</w:t>
        </w:r>
      </w:ins>
      <w:del w:id="31" w:author="Shiny Verghese" w:date="2024-01-18T09:31:00Z">
        <w:r w:rsidR="00E542EA" w:rsidDel="008B04EA">
          <w:delText>With t</w:delText>
        </w:r>
      </w:del>
      <w:r w:rsidR="00E542EA">
        <w:t xml:space="preserve">he incorporation of </w:t>
      </w:r>
      <w:r w:rsidR="00265AC0">
        <w:t>exercise</w:t>
      </w:r>
      <w:r w:rsidR="00E542EA">
        <w:t xml:space="preserve"> breaks</w:t>
      </w:r>
      <w:r w:rsidR="006706ED">
        <w:t xml:space="preserve"> as a daily routine</w:t>
      </w:r>
      <w:r w:rsidR="00E542EA">
        <w:t>,</w:t>
      </w:r>
      <w:r w:rsidR="006706ED">
        <w:t xml:space="preserve"> </w:t>
      </w:r>
      <w:del w:id="32" w:author="Shiny Verghese" w:date="2024-01-18T09:32:00Z">
        <w:r w:rsidR="003D76A7" w:rsidDel="008B04EA">
          <w:delText xml:space="preserve">could </w:delText>
        </w:r>
      </w:del>
      <w:r w:rsidR="003D76A7">
        <w:t>potentially increase</w:t>
      </w:r>
      <w:ins w:id="33" w:author="Shiny Verghese" w:date="2024-01-18T09:32:00Z">
        <w:r w:rsidR="008B04EA">
          <w:t>s</w:t>
        </w:r>
      </w:ins>
      <w:r w:rsidR="00E03954">
        <w:t xml:space="preserve"> </w:t>
      </w:r>
      <w:r w:rsidR="00BF3C8B">
        <w:t>cognitive functions</w:t>
      </w:r>
      <w:r w:rsidR="00E03954">
        <w:t xml:space="preserve"> </w:t>
      </w:r>
      <w:ins w:id="34" w:author="Shiny Verghese" w:date="2024-01-18T09:32:00Z">
        <w:r w:rsidR="008B04EA">
          <w:t xml:space="preserve">in the </w:t>
        </w:r>
      </w:ins>
      <w:r w:rsidR="00E03954">
        <w:t>long-term</w:t>
      </w:r>
      <w:r w:rsidR="00BF3C8B">
        <w:t xml:space="preserve"> </w:t>
      </w:r>
      <w:del w:id="35" w:author="Shiny Verghese" w:date="2024-01-18T09:32:00Z">
        <w:r w:rsidR="001D2764" w:rsidDel="008B04EA">
          <w:delText>and</w:delText>
        </w:r>
        <w:r w:rsidR="00BF3C8B" w:rsidDel="008B04EA">
          <w:delText xml:space="preserve"> also</w:delText>
        </w:r>
      </w:del>
      <w:ins w:id="36" w:author="Shiny Verghese" w:date="2024-01-18T09:32:00Z">
        <w:r w:rsidR="008B04EA">
          <w:t>thus</w:t>
        </w:r>
      </w:ins>
      <w:r w:rsidR="00BF3C8B">
        <w:t xml:space="preserve"> improv</w:t>
      </w:r>
      <w:ins w:id="37" w:author="Shiny Verghese" w:date="2024-01-18T09:32:00Z">
        <w:r w:rsidR="008B04EA">
          <w:t>ing</w:t>
        </w:r>
      </w:ins>
      <w:del w:id="38" w:author="Shiny Verghese" w:date="2024-01-18T09:32:00Z">
        <w:r w:rsidR="00BF3C8B" w:rsidDel="008B04EA">
          <w:delText>e</w:delText>
        </w:r>
      </w:del>
      <w:r w:rsidR="00E542EA">
        <w:t xml:space="preserve"> </w:t>
      </w:r>
      <w:r w:rsidR="00416C94">
        <w:t>muscle strength</w:t>
      </w:r>
      <w:r w:rsidR="005B483A">
        <w:t xml:space="preserve"> </w:t>
      </w:r>
      <w:r w:rsidR="005B483A">
        <w:rPr>
          <w:b/>
        </w:rPr>
        <w:fldChar w:fldCharType="begin"/>
      </w:r>
      <w:r w:rsidR="00EA6FF7">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rPr>
        <w:fldChar w:fldCharType="separate"/>
      </w:r>
      <w:r w:rsidR="00EA6FF7" w:rsidRPr="00EA6FF7">
        <w:t>[13]</w:t>
      </w:r>
      <w:r w:rsidR="005B483A">
        <w:rPr>
          <w:b/>
        </w:rPr>
        <w:fldChar w:fldCharType="end"/>
      </w:r>
      <w:r w:rsidR="005B483A">
        <w:t>.</w:t>
      </w:r>
    </w:p>
    <w:p w14:paraId="43E9B426" w14:textId="77C907F3" w:rsidR="00E73F7A" w:rsidRPr="00BC7B4D" w:rsidRDefault="00735236" w:rsidP="008C2062">
      <w:pPr>
        <w:pStyle w:val="MDPI31text"/>
        <w:rPr>
          <w:color w:val="auto"/>
        </w:rPr>
      </w:pPr>
      <w:commentRangeStart w:id="39"/>
      <w:r w:rsidRPr="00735236">
        <w:t>The integration of smart sensing chairs into</w:t>
      </w:r>
      <w:r w:rsidR="003B4977">
        <w:t xml:space="preserve"> </w:t>
      </w:r>
      <w:r w:rsidR="00683603">
        <w:t>a</w:t>
      </w:r>
      <w:r w:rsidRPr="00735236">
        <w:t xml:space="preserve"> home or office work environments, </w:t>
      </w:r>
      <w:r w:rsidRPr="00BC7B4D">
        <w:rPr>
          <w:color w:val="auto"/>
        </w:rPr>
        <w:t>actively monitoring and providing feedback on user’s health and activity levels would be deemed quite useful</w:t>
      </w:r>
      <w:commentRangeEnd w:id="39"/>
      <w:r w:rsidR="008B04EA" w:rsidRPr="00BC7B4D">
        <w:rPr>
          <w:rStyle w:val="CommentReference"/>
          <w:rFonts w:eastAsia="SimSun"/>
          <w:snapToGrid/>
          <w:color w:val="auto"/>
          <w:lang w:eastAsia="zh-CN" w:bidi="ar-SA"/>
        </w:rPr>
        <w:commentReference w:id="39"/>
      </w:r>
      <w:r w:rsidRPr="00BC7B4D">
        <w:rPr>
          <w:color w:val="auto"/>
        </w:rPr>
        <w:t xml:space="preserve">. Furthermore, with the rapid advancement in data sensor technology and Artificial Intelligence, there should be new and commercialized solutions </w:t>
      </w:r>
      <w:del w:id="40" w:author="Shiny Verghese" w:date="2024-01-18T09:34:00Z">
        <w:r w:rsidRPr="00BC7B4D" w:rsidDel="008B04EA">
          <w:rPr>
            <w:color w:val="auto"/>
          </w:rPr>
          <w:delText xml:space="preserve">out there in the market </w:delText>
        </w:r>
      </w:del>
      <w:r w:rsidRPr="00BC7B4D">
        <w:rPr>
          <w:color w:val="auto"/>
        </w:rPr>
        <w:t xml:space="preserve">for continuous posture and health monitoring. </w:t>
      </w:r>
      <w:del w:id="41" w:author="Shiny Verghese" w:date="2024-01-18T09:34:00Z">
        <w:r w:rsidRPr="00BC7B4D" w:rsidDel="008B04EA">
          <w:rPr>
            <w:color w:val="auto"/>
          </w:rPr>
          <w:delText xml:space="preserve">There is no doubt that these types of </w:delText>
        </w:r>
      </w:del>
      <w:ins w:id="42" w:author="Shiny Verghese" w:date="2024-01-18T09:34:00Z">
        <w:r w:rsidR="008B04EA" w:rsidRPr="00BC7B4D">
          <w:rPr>
            <w:color w:val="auto"/>
          </w:rPr>
          <w:t xml:space="preserve">Such </w:t>
        </w:r>
      </w:ins>
      <w:r w:rsidRPr="00BC7B4D">
        <w:rPr>
          <w:color w:val="auto"/>
        </w:rPr>
        <w:t xml:space="preserve">systems have the potential of contributing towards the idea of personalized healthcare and improving the quality of life, especially for individuals </w:t>
      </w:r>
      <w:del w:id="43" w:author="Shiny Verghese" w:date="2024-01-18T09:35:00Z">
        <w:r w:rsidRPr="00BC7B4D" w:rsidDel="008B04EA">
          <w:rPr>
            <w:color w:val="auto"/>
          </w:rPr>
          <w:delText xml:space="preserve">that are </w:delText>
        </w:r>
      </w:del>
      <w:r w:rsidRPr="00BC7B4D">
        <w:rPr>
          <w:color w:val="auto"/>
        </w:rPr>
        <w:t xml:space="preserve">suffering from MSDs. </w:t>
      </w:r>
    </w:p>
    <w:p w14:paraId="7F663D28" w14:textId="77777777" w:rsidR="008C2062" w:rsidRPr="00BC7B4D" w:rsidRDefault="008C2062" w:rsidP="008C2062">
      <w:pPr>
        <w:pStyle w:val="MDPI31text"/>
        <w:rPr>
          <w:b/>
          <w:color w:val="auto"/>
        </w:rPr>
      </w:pPr>
    </w:p>
    <w:p w14:paraId="07A35B21" w14:textId="5A448B18" w:rsidR="00FD2195" w:rsidRPr="00BC7B4D" w:rsidRDefault="00AF3B01" w:rsidP="00FD2195">
      <w:pPr>
        <w:pStyle w:val="MDPI22heading2"/>
        <w:rPr>
          <w:color w:val="auto"/>
        </w:rPr>
      </w:pPr>
      <w:r w:rsidRPr="00BC7B4D">
        <w:rPr>
          <w:color w:val="auto"/>
        </w:rPr>
        <w:t xml:space="preserve">1.2 </w:t>
      </w:r>
      <w:r w:rsidR="0057057F" w:rsidRPr="00BC7B4D">
        <w:rPr>
          <w:color w:val="auto"/>
        </w:rPr>
        <w:t xml:space="preserve">Brief </w:t>
      </w:r>
      <w:r w:rsidR="00FD2195" w:rsidRPr="00BC7B4D">
        <w:rPr>
          <w:color w:val="auto"/>
        </w:rPr>
        <w:t>History of Smart Sensing chairs</w:t>
      </w:r>
    </w:p>
    <w:p w14:paraId="3FAF9B98" w14:textId="2784209A" w:rsidR="00F80949" w:rsidRPr="00BC7B4D" w:rsidRDefault="00FD2195" w:rsidP="00F80949">
      <w:pPr>
        <w:pStyle w:val="MDPI31text"/>
        <w:rPr>
          <w:color w:val="auto"/>
        </w:rPr>
      </w:pPr>
      <w:r w:rsidRPr="00BC7B4D">
        <w:rPr>
          <w:color w:val="auto"/>
        </w:rPr>
        <w:t xml:space="preserve">According to various studies found, </w:t>
      </w:r>
      <w:del w:id="44" w:author="Shiny Verghese" w:date="2024-01-18T09:48:00Z">
        <w:r w:rsidRPr="00BC7B4D" w:rsidDel="001E7DBA">
          <w:rPr>
            <w:color w:val="auto"/>
          </w:rPr>
          <w:delText xml:space="preserve">As previously stated, </w:delText>
        </w:r>
      </w:del>
      <w:r w:rsidRPr="00BC7B4D">
        <w:rPr>
          <w:color w:val="auto"/>
        </w:rPr>
        <w:t xml:space="preserve">Tan et al. back in 2007 </w:t>
      </w:r>
      <w:r w:rsidRPr="00BC7B4D">
        <w:rPr>
          <w:color w:val="auto"/>
        </w:rPr>
        <w:fldChar w:fldCharType="begin"/>
      </w:r>
      <w:r w:rsidRPr="00BC7B4D">
        <w:rPr>
          <w:color w:val="auto"/>
        </w:rPr>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Pr="00BC7B4D">
        <w:rPr>
          <w:color w:val="auto"/>
        </w:rPr>
        <w:fldChar w:fldCharType="separate"/>
      </w:r>
      <w:r w:rsidRPr="00BC7B4D">
        <w:rPr>
          <w:color w:val="auto"/>
        </w:rPr>
        <w:t>[14]</w:t>
      </w:r>
      <w:r w:rsidRPr="00BC7B4D">
        <w:rPr>
          <w:color w:val="auto"/>
        </w:rPr>
        <w:fldChar w:fldCharType="end"/>
      </w:r>
      <w:r w:rsidRPr="00BC7B4D">
        <w:rPr>
          <w:color w:val="auto"/>
        </w:rPr>
        <w:t xml:space="preserve"> was seen as one of the first research study that pioneered the idea of a smart sensing chair capable of classifying an individual’s sitting posture based on pressure sensors integrated into the chair. Over the years, there has been an increase in the number of research studies </w:t>
      </w:r>
      <w:r w:rsidR="008E26B8" w:rsidRPr="00BC7B4D">
        <w:rPr>
          <w:color w:val="auto"/>
        </w:rPr>
        <w:t>being published</w:t>
      </w:r>
      <w:r w:rsidRPr="00BC7B4D">
        <w:rPr>
          <w:color w:val="auto"/>
        </w:rPr>
        <w:t xml:space="preserve"> on the concept of sitting posture classification on smart sensing chairs. </w:t>
      </w:r>
      <w:r w:rsidR="00172BE5" w:rsidRPr="00BC7B4D">
        <w:rPr>
          <w:color w:val="auto"/>
        </w:rPr>
        <w:t xml:space="preserve">Furthermore, this </w:t>
      </w:r>
      <w:r w:rsidR="005F469E" w:rsidRPr="00BC7B4D">
        <w:rPr>
          <w:color w:val="auto"/>
        </w:rPr>
        <w:t>su</w:t>
      </w:r>
      <w:r w:rsidR="003B6024" w:rsidRPr="00BC7B4D">
        <w:rPr>
          <w:color w:val="auto"/>
        </w:rPr>
        <w:t>ggest</w:t>
      </w:r>
      <w:r w:rsidR="0057057F" w:rsidRPr="00BC7B4D">
        <w:rPr>
          <w:color w:val="auto"/>
        </w:rPr>
        <w:t>s</w:t>
      </w:r>
      <w:r w:rsidR="003B6024" w:rsidRPr="00BC7B4D">
        <w:rPr>
          <w:color w:val="auto"/>
        </w:rPr>
        <w:t xml:space="preserve"> that there is a trend</w:t>
      </w:r>
      <w:r w:rsidR="00CD0D38" w:rsidRPr="00BC7B4D">
        <w:rPr>
          <w:color w:val="auto"/>
        </w:rPr>
        <w:t xml:space="preserve"> and </w:t>
      </w:r>
      <w:r w:rsidR="0057057F" w:rsidRPr="00BC7B4D">
        <w:rPr>
          <w:color w:val="auto"/>
        </w:rPr>
        <w:t xml:space="preserve">growing </w:t>
      </w:r>
      <w:r w:rsidR="00CD0D38" w:rsidRPr="00BC7B4D">
        <w:rPr>
          <w:color w:val="auto"/>
        </w:rPr>
        <w:t>interest</w:t>
      </w:r>
      <w:r w:rsidR="003B6024" w:rsidRPr="00BC7B4D">
        <w:rPr>
          <w:color w:val="auto"/>
        </w:rPr>
        <w:t xml:space="preserve"> in this research topic which</w:t>
      </w:r>
      <w:r w:rsidR="00CD0D38" w:rsidRPr="00BC7B4D">
        <w:rPr>
          <w:color w:val="auto"/>
        </w:rPr>
        <w:t xml:space="preserve"> explains the </w:t>
      </w:r>
      <w:r w:rsidR="003B6024" w:rsidRPr="00BC7B4D">
        <w:rPr>
          <w:color w:val="auto"/>
        </w:rPr>
        <w:t>constant</w:t>
      </w:r>
      <w:r w:rsidR="0048001B" w:rsidRPr="00BC7B4D">
        <w:rPr>
          <w:color w:val="auto"/>
        </w:rPr>
        <w:t xml:space="preserve"> rise</w:t>
      </w:r>
      <w:r w:rsidR="003B6024" w:rsidRPr="00BC7B4D">
        <w:rPr>
          <w:color w:val="auto"/>
        </w:rPr>
        <w:t xml:space="preserve"> </w:t>
      </w:r>
      <w:r w:rsidR="00AE247F" w:rsidRPr="00BC7B4D">
        <w:rPr>
          <w:color w:val="auto"/>
        </w:rPr>
        <w:t xml:space="preserve">in publication </w:t>
      </w:r>
      <w:r w:rsidR="005F772D" w:rsidRPr="00BC7B4D">
        <w:rPr>
          <w:color w:val="auto"/>
        </w:rPr>
        <w:t>year after year</w:t>
      </w:r>
      <w:r w:rsidR="003B6024" w:rsidRPr="00BC7B4D">
        <w:rPr>
          <w:color w:val="auto"/>
        </w:rPr>
        <w:t>.</w:t>
      </w:r>
    </w:p>
    <w:p w14:paraId="67A9B2FC" w14:textId="77777777" w:rsidR="00F80949" w:rsidRPr="00BC7B4D" w:rsidRDefault="00F80949" w:rsidP="00F80949">
      <w:pPr>
        <w:pStyle w:val="MDPI31text"/>
        <w:rPr>
          <w:color w:val="auto"/>
        </w:rPr>
      </w:pPr>
    </w:p>
    <w:p w14:paraId="1D035ED4" w14:textId="108E5716" w:rsidR="00753D13" w:rsidRPr="00BC7B4D" w:rsidRDefault="00AF3B01" w:rsidP="00A941EC">
      <w:pPr>
        <w:pStyle w:val="MDPI22heading2"/>
        <w:rPr>
          <w:color w:val="auto"/>
        </w:rPr>
      </w:pPr>
      <w:r w:rsidRPr="00BC7B4D">
        <w:rPr>
          <w:color w:val="auto"/>
        </w:rPr>
        <w:t xml:space="preserve">1.3 </w:t>
      </w:r>
      <w:r w:rsidR="006B3588" w:rsidRPr="00BC7B4D">
        <w:rPr>
          <w:color w:val="auto"/>
        </w:rPr>
        <w:t>Improper Sitting Posture</w:t>
      </w:r>
    </w:p>
    <w:p w14:paraId="093F6E06" w14:textId="45A9FC77" w:rsidR="00F94228" w:rsidRDefault="0053405F" w:rsidP="00027A5A">
      <w:pPr>
        <w:pStyle w:val="MDPI31text"/>
        <w:rPr>
          <w:color w:val="auto"/>
        </w:rPr>
      </w:pPr>
      <w:r w:rsidRPr="00BC7B4D">
        <w:rPr>
          <w:color w:val="auto"/>
        </w:rPr>
        <w:t>What is</w:t>
      </w:r>
      <w:r w:rsidR="00DD4949" w:rsidRPr="00BC7B4D">
        <w:rPr>
          <w:color w:val="auto"/>
        </w:rPr>
        <w:t xml:space="preserve"> typically</w:t>
      </w:r>
      <w:r w:rsidRPr="00BC7B4D">
        <w:rPr>
          <w:color w:val="auto"/>
        </w:rPr>
        <w:t xml:space="preserve"> considered a good sitting posture?</w:t>
      </w:r>
      <w:r w:rsidR="006E0FEB" w:rsidRPr="00BC7B4D">
        <w:rPr>
          <w:color w:val="auto"/>
        </w:rPr>
        <w:t xml:space="preserve"> </w:t>
      </w:r>
      <w:r w:rsidR="003A2760" w:rsidRPr="00BC7B4D">
        <w:rPr>
          <w:color w:val="auto"/>
        </w:rPr>
        <w:t>There is no doubt that i</w:t>
      </w:r>
      <w:r w:rsidR="00A1397A" w:rsidRPr="00BC7B4D">
        <w:rPr>
          <w:color w:val="auto"/>
        </w:rPr>
        <w:t xml:space="preserve">ndividuals from </w:t>
      </w:r>
      <w:r w:rsidR="00CF18C6" w:rsidRPr="00BC7B4D">
        <w:rPr>
          <w:color w:val="auto"/>
        </w:rPr>
        <w:t xml:space="preserve">various </w:t>
      </w:r>
      <w:r w:rsidR="000E0F20" w:rsidRPr="00BC7B4D">
        <w:rPr>
          <w:color w:val="auto"/>
        </w:rPr>
        <w:t>walks</w:t>
      </w:r>
      <w:r w:rsidR="00CF18C6" w:rsidRPr="00BC7B4D">
        <w:rPr>
          <w:color w:val="auto"/>
        </w:rPr>
        <w:t xml:space="preserve"> of life </w:t>
      </w:r>
      <w:r w:rsidR="000E0F20" w:rsidRPr="00BC7B4D">
        <w:rPr>
          <w:color w:val="auto"/>
        </w:rPr>
        <w:t>adopt</w:t>
      </w:r>
      <w:r w:rsidR="00517D4A" w:rsidRPr="00BC7B4D">
        <w:rPr>
          <w:color w:val="auto"/>
        </w:rPr>
        <w:t xml:space="preserve"> different sitting</w:t>
      </w:r>
      <w:r w:rsidR="00E51795" w:rsidRPr="00BC7B4D">
        <w:rPr>
          <w:color w:val="auto"/>
        </w:rPr>
        <w:t xml:space="preserve"> postures</w:t>
      </w:r>
      <w:r w:rsidR="00190062" w:rsidRPr="00BC7B4D">
        <w:rPr>
          <w:color w:val="auto"/>
        </w:rPr>
        <w:t xml:space="preserve"> knowingly and unknowingly</w:t>
      </w:r>
      <w:r w:rsidR="00E51795" w:rsidRPr="00BC7B4D">
        <w:rPr>
          <w:color w:val="auto"/>
        </w:rPr>
        <w:t>. Hence</w:t>
      </w:r>
      <w:r w:rsidR="000E0F20" w:rsidRPr="00BC7B4D">
        <w:rPr>
          <w:color w:val="auto"/>
        </w:rPr>
        <w:t xml:space="preserve">, </w:t>
      </w:r>
      <w:r w:rsidR="00E51795" w:rsidRPr="00BC7B4D">
        <w:rPr>
          <w:color w:val="auto"/>
        </w:rPr>
        <w:t xml:space="preserve">what </w:t>
      </w:r>
      <w:r w:rsidR="00BA0330" w:rsidRPr="00BC7B4D">
        <w:rPr>
          <w:color w:val="auto"/>
        </w:rPr>
        <w:t>is</w:t>
      </w:r>
      <w:r w:rsidR="00E51795" w:rsidRPr="00BC7B4D">
        <w:rPr>
          <w:color w:val="auto"/>
        </w:rPr>
        <w:t xml:space="preserve"> </w:t>
      </w:r>
      <w:r w:rsidR="00EA556C" w:rsidRPr="00BC7B4D">
        <w:rPr>
          <w:color w:val="auto"/>
        </w:rPr>
        <w:t>considered</w:t>
      </w:r>
      <w:r w:rsidR="000E0F20" w:rsidRPr="00BC7B4D">
        <w:rPr>
          <w:color w:val="auto"/>
        </w:rPr>
        <w:t xml:space="preserve"> </w:t>
      </w:r>
      <w:r w:rsidR="003A2760" w:rsidRPr="00BC7B4D">
        <w:rPr>
          <w:color w:val="auto"/>
        </w:rPr>
        <w:t>“</w:t>
      </w:r>
      <w:r w:rsidR="000E0F20" w:rsidRPr="00BC7B4D">
        <w:rPr>
          <w:color w:val="auto"/>
        </w:rPr>
        <w:t>good</w:t>
      </w:r>
      <w:r w:rsidR="003A2760" w:rsidRPr="00BC7B4D">
        <w:rPr>
          <w:color w:val="auto"/>
        </w:rPr>
        <w:t>”</w:t>
      </w:r>
      <w:r w:rsidR="000E0F20" w:rsidRPr="00BC7B4D">
        <w:rPr>
          <w:color w:val="auto"/>
        </w:rPr>
        <w:t xml:space="preserve"> </w:t>
      </w:r>
      <w:r w:rsidR="003A2760" w:rsidRPr="00BC7B4D">
        <w:rPr>
          <w:color w:val="auto"/>
        </w:rPr>
        <w:t xml:space="preserve">sitting </w:t>
      </w:r>
      <w:r w:rsidR="000E0F20" w:rsidRPr="00BC7B4D">
        <w:rPr>
          <w:color w:val="auto"/>
        </w:rPr>
        <w:t xml:space="preserve">posture for some might be highly uncomfortable </w:t>
      </w:r>
      <w:r w:rsidR="003A2760" w:rsidRPr="00BC7B4D">
        <w:rPr>
          <w:color w:val="auto"/>
        </w:rPr>
        <w:t xml:space="preserve">and not ideal </w:t>
      </w:r>
      <w:r w:rsidR="000E0F20" w:rsidRPr="00BC7B4D">
        <w:rPr>
          <w:color w:val="auto"/>
        </w:rPr>
        <w:t xml:space="preserve">for </w:t>
      </w:r>
      <w:r w:rsidR="006E0FEB" w:rsidRPr="00BC7B4D">
        <w:rPr>
          <w:color w:val="auto"/>
        </w:rPr>
        <w:t>another</w:t>
      </w:r>
      <w:r w:rsidR="003A2760" w:rsidRPr="00BC7B4D">
        <w:rPr>
          <w:color w:val="auto"/>
        </w:rPr>
        <w:t xml:space="preserve">. </w:t>
      </w:r>
      <w:r w:rsidR="00190062" w:rsidRPr="00BC7B4D">
        <w:rPr>
          <w:color w:val="auto"/>
        </w:rPr>
        <w:t xml:space="preserve">For instance, </w:t>
      </w:r>
      <w:r w:rsidR="00BA0330" w:rsidRPr="00BC7B4D">
        <w:rPr>
          <w:color w:val="auto"/>
        </w:rPr>
        <w:t>individuals</w:t>
      </w:r>
      <w:r w:rsidR="006F0D34" w:rsidRPr="00BC7B4D">
        <w:rPr>
          <w:color w:val="auto"/>
        </w:rPr>
        <w:t xml:space="preserve"> that are</w:t>
      </w:r>
      <w:r w:rsidR="00BA0330" w:rsidRPr="00BC7B4D">
        <w:rPr>
          <w:color w:val="auto"/>
        </w:rPr>
        <w:t xml:space="preserve"> suffering from</w:t>
      </w:r>
      <w:r w:rsidR="006F0D34" w:rsidRPr="00BC7B4D">
        <w:rPr>
          <w:color w:val="auto"/>
        </w:rPr>
        <w:t xml:space="preserve"> permanent</w:t>
      </w:r>
      <w:r w:rsidR="00BA0330" w:rsidRPr="00BC7B4D">
        <w:rPr>
          <w:color w:val="auto"/>
        </w:rPr>
        <w:t xml:space="preserve"> </w:t>
      </w:r>
      <w:r w:rsidR="006F0D34" w:rsidRPr="00BC7B4D">
        <w:rPr>
          <w:color w:val="auto"/>
        </w:rPr>
        <w:t>mobility impairment</w:t>
      </w:r>
      <w:r w:rsidR="000E3F66" w:rsidRPr="00BC7B4D">
        <w:rPr>
          <w:color w:val="auto"/>
        </w:rPr>
        <w:t xml:space="preserve"> or those that are </w:t>
      </w:r>
      <w:r w:rsidR="00D619DB" w:rsidRPr="00BC7B4D">
        <w:rPr>
          <w:color w:val="auto"/>
        </w:rPr>
        <w:t>wheelchair bound</w:t>
      </w:r>
      <w:r w:rsidR="000E3F66" w:rsidRPr="00BC7B4D">
        <w:rPr>
          <w:color w:val="auto"/>
        </w:rPr>
        <w:t xml:space="preserve">, </w:t>
      </w:r>
      <w:r w:rsidR="00947546" w:rsidRPr="00BC7B4D">
        <w:rPr>
          <w:color w:val="auto"/>
        </w:rPr>
        <w:t xml:space="preserve">might have a different meaning of </w:t>
      </w:r>
      <w:r w:rsidR="003C3CA3" w:rsidRPr="00BC7B4D">
        <w:rPr>
          <w:color w:val="auto"/>
        </w:rPr>
        <w:t>what is considered as a good sitting posture for them</w:t>
      </w:r>
      <w:r w:rsidR="00F42BBF" w:rsidRPr="00BC7B4D">
        <w:rPr>
          <w:color w:val="auto"/>
        </w:rPr>
        <w:t xml:space="preserve"> </w:t>
      </w:r>
      <w:r w:rsidR="004037E4" w:rsidRPr="00BC7B4D">
        <w:rPr>
          <w:color w:val="auto"/>
        </w:rPr>
        <w:t>which might</w:t>
      </w:r>
      <w:r w:rsidR="003C3CA3" w:rsidRPr="00BC7B4D">
        <w:rPr>
          <w:color w:val="auto"/>
        </w:rPr>
        <w:t xml:space="preserve"> not be applicable for </w:t>
      </w:r>
      <w:r w:rsidR="00B80CC8" w:rsidRPr="00BC7B4D">
        <w:rPr>
          <w:color w:val="auto"/>
        </w:rPr>
        <w:t xml:space="preserve">others. </w:t>
      </w:r>
      <w:r w:rsidR="00170562" w:rsidRPr="00BC7B4D">
        <w:rPr>
          <w:color w:val="auto"/>
        </w:rPr>
        <w:t>According to Slater</w:t>
      </w:r>
      <w:r w:rsidR="00FF1217" w:rsidRPr="00BC7B4D">
        <w:rPr>
          <w:color w:val="auto"/>
        </w:rPr>
        <w:t xml:space="preserve"> et al</w:t>
      </w:r>
      <w:r w:rsidR="00081E6F" w:rsidRPr="00BC7B4D">
        <w:rPr>
          <w:color w:val="auto"/>
        </w:rPr>
        <w:t xml:space="preserve">. </w:t>
      </w:r>
      <w:r w:rsidR="00081E6F" w:rsidRPr="00BC7B4D">
        <w:rPr>
          <w:color w:val="auto"/>
        </w:rPr>
        <w:fldChar w:fldCharType="begin"/>
      </w:r>
      <w:r w:rsidR="00081E6F" w:rsidRPr="00BC7B4D">
        <w:rPr>
          <w:color w:val="auto"/>
        </w:rPr>
        <w:instrText xml:space="preserve"> ADDIN ZOTERO_ITEM CSL_CITATION {"citationID":"DsxCgNjz","properties":{"formattedCitation":"[15]","plainCitation":"[15]","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schema":"https://github.com/citation-style-language/schema/raw/master/csl-citation.json"} </w:instrText>
      </w:r>
      <w:r w:rsidR="00081E6F" w:rsidRPr="00BC7B4D">
        <w:rPr>
          <w:color w:val="auto"/>
        </w:rPr>
        <w:fldChar w:fldCharType="separate"/>
      </w:r>
      <w:r w:rsidR="00081E6F" w:rsidRPr="00BC7B4D">
        <w:rPr>
          <w:color w:val="auto"/>
        </w:rPr>
        <w:t>[15]</w:t>
      </w:r>
      <w:r w:rsidR="00081E6F" w:rsidRPr="00BC7B4D">
        <w:rPr>
          <w:color w:val="auto"/>
        </w:rPr>
        <w:fldChar w:fldCharType="end"/>
      </w:r>
      <w:r w:rsidR="00170562" w:rsidRPr="00BC7B4D">
        <w:rPr>
          <w:color w:val="auto"/>
        </w:rPr>
        <w:t xml:space="preserve">, there isn’t </w:t>
      </w:r>
      <w:r w:rsidR="00BF1110" w:rsidRPr="00BC7B4D">
        <w:rPr>
          <w:color w:val="auto"/>
        </w:rPr>
        <w:t xml:space="preserve">that </w:t>
      </w:r>
      <w:r w:rsidR="0098050A" w:rsidRPr="00BC7B4D">
        <w:rPr>
          <w:color w:val="auto"/>
        </w:rPr>
        <w:t xml:space="preserve">one </w:t>
      </w:r>
      <w:r w:rsidR="004F2181" w:rsidRPr="00BC7B4D">
        <w:rPr>
          <w:color w:val="auto"/>
        </w:rPr>
        <w:t>“</w:t>
      </w:r>
      <w:r w:rsidR="0098050A" w:rsidRPr="00BC7B4D">
        <w:rPr>
          <w:color w:val="auto"/>
        </w:rPr>
        <w:t>correct</w:t>
      </w:r>
      <w:r w:rsidR="004F2181" w:rsidRPr="00BC7B4D">
        <w:rPr>
          <w:color w:val="auto"/>
        </w:rPr>
        <w:t>”</w:t>
      </w:r>
      <w:r w:rsidR="00BF1110" w:rsidRPr="00BC7B4D">
        <w:rPr>
          <w:color w:val="auto"/>
        </w:rPr>
        <w:t xml:space="preserve"> sitt</w:t>
      </w:r>
      <w:r w:rsidR="004F2181" w:rsidRPr="00BC7B4D">
        <w:rPr>
          <w:color w:val="auto"/>
        </w:rPr>
        <w:t xml:space="preserve">ing </w:t>
      </w:r>
      <w:r w:rsidR="000D58D2" w:rsidRPr="00BC7B4D">
        <w:rPr>
          <w:color w:val="auto"/>
        </w:rPr>
        <w:t xml:space="preserve">posture that fits all due to the fact the people different spinal properties. </w:t>
      </w:r>
      <w:r w:rsidR="00D757DD" w:rsidRPr="00BC7B4D">
        <w:rPr>
          <w:color w:val="auto"/>
        </w:rPr>
        <w:t>However, it</w:t>
      </w:r>
      <w:r w:rsidR="006E464C" w:rsidRPr="00BC7B4D">
        <w:rPr>
          <w:color w:val="auto"/>
        </w:rPr>
        <w:t xml:space="preserve"> </w:t>
      </w:r>
      <w:r w:rsidR="00003D05" w:rsidRPr="00BC7B4D">
        <w:rPr>
          <w:color w:val="auto"/>
        </w:rPr>
        <w:t>has usually been</w:t>
      </w:r>
      <w:r w:rsidR="006E464C" w:rsidRPr="00BC7B4D">
        <w:rPr>
          <w:color w:val="auto"/>
        </w:rPr>
        <w:t xml:space="preserve"> </w:t>
      </w:r>
      <w:r w:rsidR="00D757DD" w:rsidRPr="00BC7B4D">
        <w:rPr>
          <w:color w:val="auto"/>
        </w:rPr>
        <w:t>advised b</w:t>
      </w:r>
      <w:r w:rsidR="00B76150" w:rsidRPr="00BC7B4D">
        <w:rPr>
          <w:color w:val="auto"/>
        </w:rPr>
        <w:t>y doctors and healthcare professionals to sit</w:t>
      </w:r>
      <w:r w:rsidR="00A13433" w:rsidRPr="00BC7B4D">
        <w:rPr>
          <w:color w:val="auto"/>
        </w:rPr>
        <w:t xml:space="preserve"> in an upright </w:t>
      </w:r>
      <w:r w:rsidR="005F33E5" w:rsidRPr="00BC7B4D">
        <w:rPr>
          <w:color w:val="auto"/>
        </w:rPr>
        <w:t xml:space="preserve">lordotic </w:t>
      </w:r>
      <w:r w:rsidR="00A13433" w:rsidRPr="00BC7B4D">
        <w:rPr>
          <w:color w:val="auto"/>
        </w:rPr>
        <w:t xml:space="preserve">position which involves </w:t>
      </w:r>
      <w:r w:rsidR="0081704D" w:rsidRPr="00BC7B4D">
        <w:rPr>
          <w:color w:val="auto"/>
        </w:rPr>
        <w:t xml:space="preserve">having your spine </w:t>
      </w:r>
      <w:r w:rsidR="00FB33A5" w:rsidRPr="00BC7B4D">
        <w:rPr>
          <w:color w:val="auto"/>
        </w:rPr>
        <w:t xml:space="preserve">in </w:t>
      </w:r>
      <w:r w:rsidR="00D4719D" w:rsidRPr="00BC7B4D">
        <w:rPr>
          <w:color w:val="auto"/>
        </w:rPr>
        <w:t>an upright</w:t>
      </w:r>
      <w:r w:rsidR="002F7D6A">
        <w:rPr>
          <w:color w:val="auto"/>
        </w:rPr>
        <w:t xml:space="preserve"> and symmetric</w:t>
      </w:r>
      <w:r w:rsidR="00FB33A5" w:rsidRPr="00BC7B4D">
        <w:rPr>
          <w:color w:val="auto"/>
        </w:rPr>
        <w:t xml:space="preserve"> </w:t>
      </w:r>
      <w:r w:rsidR="00D4719D" w:rsidRPr="00BC7B4D">
        <w:rPr>
          <w:color w:val="auto"/>
        </w:rPr>
        <w:t>position</w:t>
      </w:r>
      <w:r w:rsidR="00362772" w:rsidRPr="00362772">
        <w:rPr>
          <w:color w:val="auto"/>
        </w:rPr>
        <w:t>.</w:t>
      </w:r>
      <w:r w:rsidR="00362772">
        <w:rPr>
          <w:color w:val="auto"/>
        </w:rPr>
        <w:t xml:space="preserve"> </w:t>
      </w:r>
      <w:r w:rsidR="006B75C0" w:rsidRPr="006B75C0">
        <w:rPr>
          <w:b/>
          <w:bCs/>
          <w:color w:val="auto"/>
        </w:rPr>
        <w:t>(</w:t>
      </w:r>
      <w:r w:rsidR="00362772" w:rsidRPr="006B75C0">
        <w:rPr>
          <w:b/>
          <w:bCs/>
          <w:color w:val="auto"/>
        </w:rPr>
        <w:t>SP1</w:t>
      </w:r>
      <w:r w:rsidR="006B75C0" w:rsidRPr="006B75C0">
        <w:rPr>
          <w:b/>
          <w:bCs/>
          <w:color w:val="auto"/>
        </w:rPr>
        <w:t>)</w:t>
      </w:r>
      <w:r w:rsidR="00362772">
        <w:rPr>
          <w:color w:val="auto"/>
        </w:rPr>
        <w:t xml:space="preserve"> as shown in Figure 1 below is </w:t>
      </w:r>
      <w:r w:rsidR="006B75C0">
        <w:rPr>
          <w:color w:val="auto"/>
        </w:rPr>
        <w:t xml:space="preserve">typically </w:t>
      </w:r>
      <w:r w:rsidR="00842B76">
        <w:rPr>
          <w:color w:val="auto"/>
        </w:rPr>
        <w:t>viewed</w:t>
      </w:r>
      <w:r w:rsidR="006B75C0">
        <w:rPr>
          <w:color w:val="auto"/>
        </w:rPr>
        <w:t xml:space="preserve"> as the recommended way of</w:t>
      </w:r>
      <w:r w:rsidR="00842B76">
        <w:rPr>
          <w:color w:val="auto"/>
        </w:rPr>
        <w:t xml:space="preserve"> sitting. </w:t>
      </w:r>
      <w:r w:rsidR="007B5711">
        <w:t>Korakakis et al</w:t>
      </w:r>
      <w:r w:rsidR="006B75C0">
        <w:rPr>
          <w:color w:val="auto"/>
        </w:rPr>
        <w:t xml:space="preserve"> </w:t>
      </w:r>
      <w:r w:rsidR="007B5711">
        <w:rPr>
          <w:color w:val="auto"/>
        </w:rPr>
        <w:fldChar w:fldCharType="begin"/>
      </w:r>
      <w:r w:rsidR="007B5711">
        <w:rPr>
          <w:color w:val="auto"/>
        </w:rPr>
        <w:instrText xml:space="preserve"> ADDIN ZOTERO_ITEM CSL_CITATION {"citationID":"dsCDhKXl","properties":{"formattedCitation":"[16]","plainCitation":"[1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7B5711">
        <w:rPr>
          <w:color w:val="auto"/>
        </w:rPr>
        <w:fldChar w:fldCharType="separate"/>
      </w:r>
      <w:r w:rsidR="007B5711" w:rsidRPr="007B5711">
        <w:t>[16]</w:t>
      </w:r>
      <w:r w:rsidR="007B5711">
        <w:rPr>
          <w:color w:val="auto"/>
        </w:rPr>
        <w:fldChar w:fldCharType="end"/>
      </w:r>
      <w:r w:rsidR="007B5711">
        <w:rPr>
          <w:color w:val="auto"/>
        </w:rPr>
        <w:t xml:space="preserve"> argued that </w:t>
      </w:r>
      <w:r w:rsidR="009F4344">
        <w:rPr>
          <w:color w:val="auto"/>
        </w:rPr>
        <w:t xml:space="preserve">there is still a lack of </w:t>
      </w:r>
      <w:r w:rsidR="00D14798">
        <w:rPr>
          <w:color w:val="auto"/>
        </w:rPr>
        <w:t xml:space="preserve">medical justifications that suggests that </w:t>
      </w:r>
      <w:r w:rsidR="00EE6A1F">
        <w:rPr>
          <w:color w:val="auto"/>
        </w:rPr>
        <w:t>any one</w:t>
      </w:r>
      <w:r w:rsidR="00B71907">
        <w:rPr>
          <w:color w:val="auto"/>
        </w:rPr>
        <w:t xml:space="preserve"> posture </w:t>
      </w:r>
      <w:r w:rsidR="00EE6A1F">
        <w:rPr>
          <w:color w:val="auto"/>
        </w:rPr>
        <w:t>is associated with better health in general.</w:t>
      </w:r>
      <w:r w:rsidR="00B71907">
        <w:rPr>
          <w:color w:val="auto"/>
        </w:rPr>
        <w:t xml:space="preserve">  </w:t>
      </w:r>
    </w:p>
    <w:p w14:paraId="00646C08" w14:textId="272FFE55" w:rsidR="00C7499F" w:rsidRDefault="003153CD" w:rsidP="003D4BE4">
      <w:pPr>
        <w:pStyle w:val="MDPI52figure"/>
      </w:pPr>
      <w:r w:rsidRPr="003153CD">
        <w:rPr>
          <w:noProof/>
        </w:rPr>
        <w:lastRenderedPageBreak/>
        <w:drawing>
          <wp:inline distT="0" distB="0" distL="0" distR="0" wp14:anchorId="773CD299" wp14:editId="1036283C">
            <wp:extent cx="4348561" cy="4333461"/>
            <wp:effectExtent l="0" t="0" r="0" b="0"/>
            <wp:docPr id="1546287928" name="Picture 1" descr="A collage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287928" name="Picture 1" descr="A collage of a person sitting in a chair&#10;&#10;Description automatically generated"/>
                    <pic:cNvPicPr/>
                  </pic:nvPicPr>
                  <pic:blipFill>
                    <a:blip r:embed="rId13"/>
                    <a:stretch>
                      <a:fillRect/>
                    </a:stretch>
                  </pic:blipFill>
                  <pic:spPr>
                    <a:xfrm>
                      <a:off x="0" y="0"/>
                      <a:ext cx="4366355" cy="4351193"/>
                    </a:xfrm>
                    <a:prstGeom prst="rect">
                      <a:avLst/>
                    </a:prstGeom>
                  </pic:spPr>
                </pic:pic>
              </a:graphicData>
            </a:graphic>
          </wp:inline>
        </w:drawing>
      </w:r>
    </w:p>
    <w:p w14:paraId="2E3D156D" w14:textId="77777777" w:rsidR="00785327" w:rsidRDefault="00C7499F" w:rsidP="00F652B5">
      <w:pPr>
        <w:pStyle w:val="MDPI51figurecaption"/>
      </w:pPr>
      <w:r w:rsidRPr="00556427">
        <w:rPr>
          <w:b/>
          <w:bCs/>
        </w:rPr>
        <w:t xml:space="preserve">Figure </w:t>
      </w:r>
      <w:r w:rsidR="002F0078">
        <w:rPr>
          <w:b/>
          <w:bCs/>
        </w:rPr>
        <w:t>1</w:t>
      </w:r>
      <w:r w:rsidRPr="00C7499F">
        <w:t xml:space="preserve"> – </w:t>
      </w:r>
      <w:r w:rsidR="00765FE2">
        <w:t>15</w:t>
      </w:r>
      <w:r w:rsidR="004D4AFE">
        <w:t xml:space="preserve"> categories of sitting postures</w:t>
      </w:r>
      <w:r w:rsidR="00AF2F5F">
        <w:t>.</w:t>
      </w:r>
      <w:r w:rsidR="00FF7C73">
        <w:t xml:space="preserve"> </w:t>
      </w:r>
      <w:r w:rsidR="005C6110">
        <w:t>(</w:t>
      </w:r>
      <w:r w:rsidR="00027A5A" w:rsidRPr="00027A5A">
        <w:rPr>
          <w:b/>
          <w:bCs/>
        </w:rPr>
        <w:t>SP1</w:t>
      </w:r>
      <w:r w:rsidR="005C6110">
        <w:t>)</w:t>
      </w:r>
      <w:r w:rsidR="005E1663">
        <w:t xml:space="preserve"> Upright</w:t>
      </w:r>
      <w:r w:rsidR="008C2222">
        <w:t>; (</w:t>
      </w:r>
      <w:r w:rsidR="008C2222">
        <w:rPr>
          <w:b/>
          <w:bCs/>
        </w:rPr>
        <w:t>SP2</w:t>
      </w:r>
      <w:r w:rsidR="008C2222">
        <w:t>)</w:t>
      </w:r>
      <w:r w:rsidR="0038367F">
        <w:t xml:space="preserve"> </w:t>
      </w:r>
      <w:r w:rsidR="008C2222">
        <w:t>Leaning Left;</w:t>
      </w:r>
      <w:r w:rsidR="00925886">
        <w:t xml:space="preserve"> </w:t>
      </w:r>
      <w:r w:rsidR="00D048DE">
        <w:t>(</w:t>
      </w:r>
      <w:r w:rsidR="00D048DE">
        <w:rPr>
          <w:b/>
          <w:bCs/>
        </w:rPr>
        <w:t>SP3</w:t>
      </w:r>
      <w:r w:rsidR="00D048DE">
        <w:t xml:space="preserve">) </w:t>
      </w:r>
      <w:r w:rsidR="008C2222">
        <w:t>Leaning Right;</w:t>
      </w:r>
      <w:r w:rsidR="00925886">
        <w:t xml:space="preserve"> (</w:t>
      </w:r>
      <w:r w:rsidR="00925886">
        <w:rPr>
          <w:b/>
          <w:bCs/>
        </w:rPr>
        <w:t>SP4</w:t>
      </w:r>
      <w:r w:rsidR="00925886">
        <w:t>) Leaning Back;</w:t>
      </w:r>
      <w:r w:rsidR="008C2222">
        <w:t xml:space="preserve"> </w:t>
      </w:r>
      <w:r w:rsidR="00D048DE">
        <w:t>(</w:t>
      </w:r>
      <w:r w:rsidR="00D048DE">
        <w:rPr>
          <w:b/>
          <w:bCs/>
        </w:rPr>
        <w:t>SP</w:t>
      </w:r>
      <w:r w:rsidR="0073582C">
        <w:rPr>
          <w:b/>
          <w:bCs/>
        </w:rPr>
        <w:t>5</w:t>
      </w:r>
      <w:r w:rsidR="00D048DE">
        <w:t xml:space="preserve">) </w:t>
      </w:r>
      <w:r w:rsidR="008C2222">
        <w:t xml:space="preserve">Slouching; </w:t>
      </w:r>
      <w:r w:rsidR="00D048DE">
        <w:t>(</w:t>
      </w:r>
      <w:r w:rsidR="00D048DE">
        <w:rPr>
          <w:b/>
          <w:bCs/>
        </w:rPr>
        <w:t>SP</w:t>
      </w:r>
      <w:r w:rsidR="0073582C">
        <w:rPr>
          <w:b/>
          <w:bCs/>
        </w:rPr>
        <w:t>6</w:t>
      </w:r>
      <w:r w:rsidR="00D048DE">
        <w:t xml:space="preserve">) </w:t>
      </w:r>
      <w:r w:rsidR="0038367F">
        <w:t xml:space="preserve">Left Leg Crossed, </w:t>
      </w:r>
      <w:r w:rsidR="00D048DE">
        <w:t>(</w:t>
      </w:r>
      <w:r w:rsidR="00D048DE">
        <w:rPr>
          <w:b/>
          <w:bCs/>
        </w:rPr>
        <w:t>SP</w:t>
      </w:r>
      <w:r w:rsidR="0073582C">
        <w:rPr>
          <w:b/>
          <w:bCs/>
        </w:rPr>
        <w:t>7</w:t>
      </w:r>
      <w:r w:rsidR="00D048DE">
        <w:t xml:space="preserve">) </w:t>
      </w:r>
      <w:r w:rsidR="0038367F">
        <w:t xml:space="preserve">Right Crossed, </w:t>
      </w:r>
      <w:r w:rsidR="0073582C">
        <w:t>(</w:t>
      </w:r>
      <w:r w:rsidR="0073582C">
        <w:rPr>
          <w:b/>
          <w:bCs/>
        </w:rPr>
        <w:t>SP</w:t>
      </w:r>
      <w:r w:rsidR="006B51E1">
        <w:rPr>
          <w:b/>
          <w:bCs/>
        </w:rPr>
        <w:t>8</w:t>
      </w:r>
      <w:r w:rsidR="0073582C">
        <w:t xml:space="preserve">) </w:t>
      </w:r>
      <w:r w:rsidR="0038367F">
        <w:t xml:space="preserve">Left Leg </w:t>
      </w:r>
      <w:r w:rsidR="001A5EE5">
        <w:t>C</w:t>
      </w:r>
      <w:r w:rsidR="0038367F">
        <w:t xml:space="preserve">rossed Slouching, </w:t>
      </w:r>
      <w:r w:rsidR="006B51E1">
        <w:t>(</w:t>
      </w:r>
      <w:r w:rsidR="006B51E1">
        <w:rPr>
          <w:b/>
          <w:bCs/>
        </w:rPr>
        <w:t>SP9</w:t>
      </w:r>
      <w:r w:rsidR="006B51E1">
        <w:t>) R</w:t>
      </w:r>
      <w:r w:rsidR="0038367F">
        <w:t>ight Leg Crossed Slouching</w:t>
      </w:r>
      <w:r w:rsidR="00875132">
        <w:t>; (</w:t>
      </w:r>
      <w:r w:rsidR="00875132">
        <w:rPr>
          <w:b/>
          <w:bCs/>
        </w:rPr>
        <w:t>SP</w:t>
      </w:r>
      <w:r w:rsidR="0005693E">
        <w:rPr>
          <w:b/>
          <w:bCs/>
        </w:rPr>
        <w:t>10</w:t>
      </w:r>
      <w:r w:rsidR="00875132">
        <w:t>) Slouching Leaning Left</w:t>
      </w:r>
      <w:r w:rsidR="0005693E">
        <w:t>; (</w:t>
      </w:r>
      <w:r w:rsidR="0005693E">
        <w:rPr>
          <w:b/>
          <w:bCs/>
        </w:rPr>
        <w:t>SP11</w:t>
      </w:r>
      <w:r w:rsidR="0005693E">
        <w:t>) Slouching Leaning</w:t>
      </w:r>
      <w:r w:rsidR="009D4455">
        <w:t xml:space="preserve"> Righ</w:t>
      </w:r>
      <w:r w:rsidR="002743C3">
        <w:t>t</w:t>
      </w:r>
      <w:r w:rsidR="004577BA">
        <w:t>; (</w:t>
      </w:r>
      <w:r w:rsidR="004577BA">
        <w:rPr>
          <w:b/>
          <w:bCs/>
        </w:rPr>
        <w:t>SP12</w:t>
      </w:r>
      <w:r w:rsidR="004577BA">
        <w:t>) Edge Sitting Leaning Left</w:t>
      </w:r>
      <w:r w:rsidR="003153CD">
        <w:t>; (</w:t>
      </w:r>
      <w:r w:rsidR="003153CD">
        <w:rPr>
          <w:b/>
          <w:bCs/>
        </w:rPr>
        <w:t>SP1</w:t>
      </w:r>
      <w:r w:rsidR="003B77D5">
        <w:rPr>
          <w:b/>
          <w:bCs/>
        </w:rPr>
        <w:t>3</w:t>
      </w:r>
      <w:r w:rsidR="003153CD">
        <w:t>)</w:t>
      </w:r>
      <w:r w:rsidR="003B77D5">
        <w:t xml:space="preserve"> Edge Sitting</w:t>
      </w:r>
      <w:r w:rsidR="001E18E1">
        <w:t xml:space="preserve"> Leaning Right</w:t>
      </w:r>
      <w:r w:rsidR="003153CD">
        <w:t xml:space="preserve"> </w:t>
      </w:r>
      <w:r w:rsidR="002743C3">
        <w:t>(</w:t>
      </w:r>
      <w:r w:rsidR="002743C3">
        <w:rPr>
          <w:b/>
          <w:bCs/>
        </w:rPr>
        <w:t>SP</w:t>
      </w:r>
      <w:r w:rsidR="004577BA">
        <w:rPr>
          <w:b/>
          <w:bCs/>
        </w:rPr>
        <w:t>14</w:t>
      </w:r>
      <w:r w:rsidR="002743C3">
        <w:t>) E</w:t>
      </w:r>
      <w:r w:rsidR="00DA5441">
        <w:t>dge Si</w:t>
      </w:r>
      <w:r w:rsidR="004577BA">
        <w:t xml:space="preserve">tting Forward </w:t>
      </w:r>
      <w:r w:rsidR="001E18E1">
        <w:t>Slouching (</w:t>
      </w:r>
      <w:r w:rsidR="00DA5441">
        <w:rPr>
          <w:b/>
          <w:bCs/>
        </w:rPr>
        <w:t>SP15</w:t>
      </w:r>
      <w:r w:rsidR="00DA5441">
        <w:t>) Extreme Slouchin</w:t>
      </w:r>
      <w:r w:rsidR="00785327">
        <w:t>g</w:t>
      </w:r>
    </w:p>
    <w:p w14:paraId="2FB0F049" w14:textId="0E22A257" w:rsidR="002F7D6A" w:rsidRDefault="003E27A8" w:rsidP="00563A2A">
      <w:pPr>
        <w:pStyle w:val="MDPI31text"/>
        <w:rPr>
          <w:color w:val="auto"/>
        </w:rPr>
      </w:pPr>
      <w:r w:rsidRPr="00434137">
        <w:rPr>
          <w:color w:val="auto"/>
        </w:rPr>
        <w:t xml:space="preserve">According to different studies [16–18], prolonged sitting especially in a </w:t>
      </w:r>
      <w:r w:rsidR="00113AFF">
        <w:rPr>
          <w:color w:val="auto"/>
        </w:rPr>
        <w:t xml:space="preserve">slumped </w:t>
      </w:r>
      <w:r w:rsidRPr="00434137">
        <w:rPr>
          <w:color w:val="auto"/>
        </w:rPr>
        <w:t>posture can exacerbate the effects of musculoskeletal disorders and contribute to lower back pain issues. Furthermore, irrespective of the sitting posture being adopted, whether in an upright or a slouching state, it is usually advised to avoid sitting for long periods of time.</w:t>
      </w:r>
      <w:r w:rsidRPr="00BC7B4D">
        <w:rPr>
          <w:color w:val="auto"/>
        </w:rPr>
        <w:t xml:space="preserve"> </w:t>
      </w:r>
    </w:p>
    <w:p w14:paraId="4FE39F8C" w14:textId="77777777" w:rsidR="00563A2A" w:rsidRPr="00563A2A" w:rsidRDefault="00563A2A" w:rsidP="00563A2A">
      <w:pPr>
        <w:pStyle w:val="MDPI31text"/>
        <w:rPr>
          <w:color w:val="auto"/>
        </w:rPr>
      </w:pPr>
    </w:p>
    <w:p w14:paraId="29236CB5" w14:textId="2F06B740" w:rsidR="00E1484A" w:rsidRDefault="00AF3B01" w:rsidP="00A941EC">
      <w:pPr>
        <w:pStyle w:val="MDPI22heading2"/>
      </w:pPr>
      <w:r>
        <w:t xml:space="preserve">1.4 </w:t>
      </w:r>
      <w:r w:rsidR="008C0354">
        <w:t>Aim and</w:t>
      </w:r>
      <w:r w:rsidR="00135BF5">
        <w:t xml:space="preserve"> </w:t>
      </w:r>
      <w:r w:rsidR="00735236">
        <w:t>Objectives</w:t>
      </w:r>
    </w:p>
    <w:p w14:paraId="671C027D" w14:textId="3CA04592" w:rsidR="00735236" w:rsidRDefault="00004247" w:rsidP="00735236">
      <w:pPr>
        <w:pStyle w:val="MDPI31text"/>
      </w:pPr>
      <w:r w:rsidRPr="00AF0594">
        <w:t>The</w:t>
      </w:r>
      <w:r w:rsidR="00DF7608" w:rsidRPr="00AF0594">
        <w:t xml:space="preserve"> </w:t>
      </w:r>
      <w:r w:rsidR="000A5F1C" w:rsidRPr="00AF0594">
        <w:t>primary aim of this literature review</w:t>
      </w:r>
      <w:r w:rsidR="00DF7608" w:rsidRPr="00AF0594">
        <w:t xml:space="preserve"> </w:t>
      </w:r>
      <w:r w:rsidR="00735236" w:rsidRPr="00AF0594">
        <w:t>study</w:t>
      </w:r>
      <w:r w:rsidR="000A5F1C" w:rsidRPr="00AF0594">
        <w:t xml:space="preserve"> is </w:t>
      </w:r>
      <w:r w:rsidR="004A44D3" w:rsidRPr="00AF0594">
        <w:t>to</w:t>
      </w:r>
      <w:r w:rsidR="000502EB" w:rsidRPr="00AF0594">
        <w:t xml:space="preserve"> </w:t>
      </w:r>
      <w:r w:rsidR="00735236" w:rsidRPr="00AF0594">
        <w:t>evaluate</w:t>
      </w:r>
      <w:r w:rsidR="00695578" w:rsidRPr="00AF0594">
        <w:t xml:space="preserve"> </w:t>
      </w:r>
      <w:r w:rsidR="00735236" w:rsidRPr="00AF0594">
        <w:t xml:space="preserve">published papers </w:t>
      </w:r>
      <w:r w:rsidR="00BF749B" w:rsidRPr="00AF0594">
        <w:t xml:space="preserve">on smart sensing chair </w:t>
      </w:r>
      <w:r w:rsidR="00FA42EC" w:rsidRPr="00AF0594">
        <w:t>systems</w:t>
      </w:r>
      <w:r w:rsidR="00236040" w:rsidRPr="00AF0594">
        <w:t xml:space="preserve">, aiming to </w:t>
      </w:r>
      <w:r w:rsidR="00695578" w:rsidRPr="00AF0594">
        <w:t>understand the</w:t>
      </w:r>
      <w:r w:rsidR="00363A61" w:rsidRPr="00AF0594">
        <w:t xml:space="preserve"> methods being employed in posture classification</w:t>
      </w:r>
      <w:r w:rsidR="00735236" w:rsidRPr="00AF0594">
        <w:t xml:space="preserve">. By exploring existing studies, </w:t>
      </w:r>
      <w:r w:rsidR="001F4F28" w:rsidRPr="00AF0594">
        <w:t xml:space="preserve">it is possible to </w:t>
      </w:r>
      <w:r w:rsidR="00633CE7" w:rsidRPr="00AF0594">
        <w:t>analyze</w:t>
      </w:r>
      <w:r w:rsidR="00A70FC4" w:rsidRPr="00AF0594">
        <w:t xml:space="preserve"> current</w:t>
      </w:r>
      <w:r w:rsidR="00633CE7" w:rsidRPr="00AF0594">
        <w:t xml:space="preserve"> </w:t>
      </w:r>
      <w:r w:rsidR="00F443B2" w:rsidRPr="00AF0594">
        <w:t xml:space="preserve">trends </w:t>
      </w:r>
      <w:r w:rsidR="00F70D97" w:rsidRPr="00AF0594">
        <w:t xml:space="preserve">such as </w:t>
      </w:r>
      <w:r w:rsidR="00A86F13" w:rsidRPr="00AF0594">
        <w:t xml:space="preserve">commonly used sensors and machine learning </w:t>
      </w:r>
      <w:r w:rsidR="00A70FC4" w:rsidRPr="00AF0594">
        <w:t>algorithms</w:t>
      </w:r>
      <w:r w:rsidR="00D040FB" w:rsidRPr="00AF0594">
        <w:t xml:space="preserve"> being</w:t>
      </w:r>
      <w:r w:rsidR="009662EA" w:rsidRPr="00AF0594">
        <w:t xml:space="preserve"> adopted as well as potential research gaps.</w:t>
      </w:r>
      <w:r w:rsidR="00753912" w:rsidRPr="00AF0594">
        <w:t xml:space="preserve"> </w:t>
      </w:r>
      <w:r w:rsidR="00F70D97" w:rsidRPr="00AF0594">
        <w:t>Ultimately, this review paper aims</w:t>
      </w:r>
      <w:r w:rsidR="00F70D97">
        <w:t xml:space="preserve"> to </w:t>
      </w:r>
      <w:r w:rsidR="008E49AB">
        <w:t>provide valuable insight</w:t>
      </w:r>
      <w:r w:rsidR="006267EB">
        <w:t xml:space="preserve"> for researchers</w:t>
      </w:r>
      <w:r w:rsidR="00C14A58">
        <w:t xml:space="preserve"> in the development of</w:t>
      </w:r>
      <w:r w:rsidR="009D4830">
        <w:t xml:space="preserve"> </w:t>
      </w:r>
      <w:r w:rsidR="00E90F6A">
        <w:t>non-invasive</w:t>
      </w:r>
      <w:r w:rsidR="00C14A58">
        <w:t xml:space="preserve"> smart sensing chair systems. </w:t>
      </w:r>
    </w:p>
    <w:p w14:paraId="48782127" w14:textId="26012297" w:rsidR="00735236" w:rsidRDefault="00735236" w:rsidP="00517D4A">
      <w:pPr>
        <w:pStyle w:val="MDPI21heading1"/>
        <w:numPr>
          <w:ilvl w:val="0"/>
          <w:numId w:val="34"/>
        </w:numPr>
      </w:pPr>
      <w:r>
        <w:t>Research Methodology</w:t>
      </w:r>
    </w:p>
    <w:p w14:paraId="22DBB0AE" w14:textId="6B071530" w:rsidR="00303767" w:rsidRDefault="00735236" w:rsidP="00D9457B">
      <w:pPr>
        <w:pStyle w:val="MDPI31text"/>
      </w:pPr>
      <w:r>
        <w:t xml:space="preserve">This paper is aimed at conducting a systematic review of similar research studies done on smart sensing chair technology. Overall, there are </w:t>
      </w:r>
      <w:r w:rsidR="0006450F">
        <w:t>7</w:t>
      </w:r>
      <w:r>
        <w:t xml:space="preserve"> steps involved with this systematic review process which is the following: </w:t>
      </w:r>
      <w:r w:rsidR="00240512">
        <w:t>(</w:t>
      </w:r>
      <w:r w:rsidR="00B958A8">
        <w:t>1</w:t>
      </w:r>
      <w:r w:rsidR="00240512">
        <w:t>)</w:t>
      </w:r>
      <w:r w:rsidR="00B958A8">
        <w:t xml:space="preserve"> </w:t>
      </w:r>
      <w:r>
        <w:t>Formulation of Research Questions</w:t>
      </w:r>
      <w:r w:rsidR="00B958A8">
        <w:t xml:space="preserve"> </w:t>
      </w:r>
      <w:r w:rsidR="00240512">
        <w:t>(</w:t>
      </w:r>
      <w:r w:rsidR="00B958A8">
        <w:t>2</w:t>
      </w:r>
      <w:r w:rsidR="00240512">
        <w:t>)</w:t>
      </w:r>
      <w:r w:rsidR="00B958A8">
        <w:t xml:space="preserve"> </w:t>
      </w:r>
      <w:r>
        <w:t>Search Strategy</w:t>
      </w:r>
      <w:r w:rsidR="00B958A8">
        <w:t xml:space="preserve">, </w:t>
      </w:r>
      <w:r w:rsidR="00240512">
        <w:t>(</w:t>
      </w:r>
      <w:r w:rsidR="00B958A8">
        <w:t>3</w:t>
      </w:r>
      <w:r w:rsidR="00240512">
        <w:t>)</w:t>
      </w:r>
      <w:r w:rsidR="00B958A8">
        <w:t xml:space="preserve"> </w:t>
      </w:r>
      <w:r>
        <w:t>Study Screening and Selection</w:t>
      </w:r>
      <w:r w:rsidR="00B958A8">
        <w:t xml:space="preserve">, </w:t>
      </w:r>
      <w:r w:rsidR="00240512">
        <w:t>(</w:t>
      </w:r>
      <w:r w:rsidR="00B958A8">
        <w:t>4</w:t>
      </w:r>
      <w:r w:rsidR="00240512">
        <w:t>)</w:t>
      </w:r>
      <w:r w:rsidR="00D9457B">
        <w:t xml:space="preserve"> </w:t>
      </w:r>
      <w:r>
        <w:t>Data Extraction</w:t>
      </w:r>
      <w:r w:rsidR="00D9457B">
        <w:t xml:space="preserve">, </w:t>
      </w:r>
      <w:r w:rsidR="00240512">
        <w:t>(</w:t>
      </w:r>
      <w:r w:rsidR="0006450F">
        <w:t>5</w:t>
      </w:r>
      <w:r w:rsidR="00240512">
        <w:t>)</w:t>
      </w:r>
      <w:r w:rsidR="00D9457B">
        <w:t xml:space="preserve"> </w:t>
      </w:r>
      <w:r>
        <w:t>Data Synthesis</w:t>
      </w:r>
      <w:r w:rsidR="00D9457B">
        <w:t xml:space="preserve">, </w:t>
      </w:r>
      <w:r w:rsidR="00240512">
        <w:t>(</w:t>
      </w:r>
      <w:r w:rsidR="0006450F">
        <w:t>6</w:t>
      </w:r>
      <w:r w:rsidR="00240512">
        <w:t>)</w:t>
      </w:r>
      <w:r w:rsidR="00D9457B">
        <w:t xml:space="preserve"> </w:t>
      </w:r>
      <w:r>
        <w:t>Discussion</w:t>
      </w:r>
      <w:r w:rsidR="00D9457B">
        <w:t xml:space="preserve">, </w:t>
      </w:r>
      <w:r w:rsidR="00240512">
        <w:t>(</w:t>
      </w:r>
      <w:r w:rsidR="00D9457B">
        <w:t>7</w:t>
      </w:r>
      <w:r w:rsidR="00240512">
        <w:t xml:space="preserve">) </w:t>
      </w:r>
      <w:r>
        <w:t>Conclusion and Recommendations</w:t>
      </w:r>
      <w:r w:rsidR="00240512">
        <w:t>.</w:t>
      </w:r>
    </w:p>
    <w:p w14:paraId="677B25A8" w14:textId="77777777" w:rsidR="009B65CD" w:rsidRDefault="009B65CD" w:rsidP="00380350">
      <w:pPr>
        <w:pStyle w:val="MDPI31text"/>
        <w:ind w:left="0" w:firstLine="0"/>
      </w:pPr>
    </w:p>
    <w:p w14:paraId="6682BD94" w14:textId="17928500" w:rsidR="00735236" w:rsidRDefault="00AF3B01" w:rsidP="00E34B8A">
      <w:pPr>
        <w:pStyle w:val="MDPI22heading2"/>
      </w:pPr>
      <w:r>
        <w:lastRenderedPageBreak/>
        <w:t xml:space="preserve">2.1 </w:t>
      </w:r>
      <w:r w:rsidR="00735236">
        <w:t>Formulation of Research Questions</w:t>
      </w:r>
    </w:p>
    <w:p w14:paraId="33F11E3A" w14:textId="2F90D3CA" w:rsidR="00E443CF" w:rsidRPr="00AF3B01" w:rsidRDefault="00735236" w:rsidP="00AF3B01">
      <w:pPr>
        <w:pStyle w:val="MDPI31text"/>
      </w:pPr>
      <w:r w:rsidRPr="00AF3B01">
        <w:t xml:space="preserve">The following </w:t>
      </w:r>
      <w:r w:rsidR="00B12E4D" w:rsidRPr="00AF3B01">
        <w:t>questions as seen in Table 1</w:t>
      </w:r>
      <w:r w:rsidR="00EE0746" w:rsidRPr="00AF3B01">
        <w:t xml:space="preserve"> are the research questions that are relevant to this systematic </w:t>
      </w:r>
      <w:r w:rsidR="00732927" w:rsidRPr="00AF3B01">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F74CA4"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F74CA4" w:rsidRDefault="00F74CA4"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F74CA4" w:rsidRPr="0030687D" w:rsidRDefault="00F74CA4" w:rsidP="003A1A3F">
            <w:pPr>
              <w:pStyle w:val="MDPI42tablebody"/>
              <w:jc w:val="left"/>
            </w:pPr>
          </w:p>
        </w:tc>
      </w:tr>
    </w:tbl>
    <w:p w14:paraId="46C17DC3" w14:textId="3CA14E4C" w:rsidR="00735236" w:rsidRDefault="00AF3B01" w:rsidP="00AF3B01">
      <w:pPr>
        <w:pStyle w:val="MDPI22heading2"/>
      </w:pPr>
      <w:r>
        <w:t xml:space="preserve">2.2 </w:t>
      </w:r>
      <w:r w:rsidR="00735236">
        <w:t>Search Strategy</w:t>
      </w:r>
    </w:p>
    <w:p w14:paraId="04926B01" w14:textId="54CBA13C" w:rsidR="00C642FB" w:rsidRDefault="00735236" w:rsidP="00226367">
      <w:pPr>
        <w:pStyle w:val="MDPI31text"/>
      </w:pPr>
      <w:r>
        <w:t xml:space="preserve">Articles that were examined came from various online publication </w:t>
      </w:r>
      <w:r w:rsidR="00996C22">
        <w:t>databases</w:t>
      </w:r>
      <w:r>
        <w:t xml:space="preserve"> </w:t>
      </w:r>
      <w:r w:rsidR="004F30C0">
        <w:t>which are</w:t>
      </w:r>
      <w:r>
        <w:t xml:space="preserve"> </w:t>
      </w:r>
      <w:commentRangeStart w:id="45"/>
      <w:r>
        <w:t>Google Scholar</w:t>
      </w:r>
      <w:commentRangeEnd w:id="45"/>
      <w:r w:rsidR="00CB770F">
        <w:rPr>
          <w:rStyle w:val="CommentReference"/>
          <w:rFonts w:eastAsia="SimSun"/>
          <w:snapToGrid/>
          <w:lang w:eastAsia="zh-CN" w:bidi="ar-SA"/>
        </w:rPr>
        <w:commentReference w:id="45"/>
      </w:r>
      <w:r>
        <w:t>, IEEE Explore, and MDPI. To aid in the search for the relevant articles though different database systems, a list of important keywords was clearly defined to ensure that the most relevant papers came in the search results</w:t>
      </w:r>
      <w:r w:rsidR="00940F1C">
        <w:t xml:space="preserve"> as shown in Table 2</w:t>
      </w:r>
      <w:r>
        <w:t xml:space="preserve">. Additionally, some of these “keywords” were combined to achieve better search results. Below are some of the search terms that was used. Additionally, filters were applied to find relevant studies that were published in the past </w:t>
      </w:r>
      <w:r w:rsidR="001D5DAA">
        <w:t>2 decades</w:t>
      </w:r>
      <w:r>
        <w:t>.</w:t>
      </w:r>
    </w:p>
    <w:p w14:paraId="757D4B93" w14:textId="3FC9AE0E" w:rsidR="00C642FB" w:rsidRPr="004843DD" w:rsidRDefault="00C642FB" w:rsidP="00C642FB">
      <w:pPr>
        <w:pStyle w:val="MDPI41tablecaption"/>
        <w:jc w:val="left"/>
      </w:pPr>
      <w:r w:rsidRPr="00B07E0E">
        <w:rPr>
          <w:b/>
        </w:rPr>
        <w:t xml:space="preserve">Table </w:t>
      </w:r>
      <w:r>
        <w:rPr>
          <w:b/>
        </w:rPr>
        <w:t xml:space="preserve">2. </w:t>
      </w:r>
      <w:r w:rsidR="000D5B2B" w:rsidRPr="004843DD">
        <w:t>List of S</w:t>
      </w:r>
      <w:r w:rsidRPr="004843DD">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55E61"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196D5A" w:rsidRDefault="00C642FB" w:rsidP="00D47495">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196D5A" w:rsidRDefault="00261188" w:rsidP="00D47495">
            <w:pPr>
              <w:pStyle w:val="MDPI42tablebody"/>
              <w:jc w:val="left"/>
              <w:rPr>
                <w:b/>
                <w:bCs/>
              </w:rPr>
            </w:pPr>
            <w:r>
              <w:rPr>
                <w:b/>
                <w:bCs/>
              </w:rPr>
              <w:t>Keywords</w:t>
            </w:r>
          </w:p>
        </w:tc>
      </w:tr>
      <w:tr w:rsidR="00C642FB" w:rsidRPr="00655E61" w14:paraId="149BCA0E" w14:textId="77777777" w:rsidTr="00D47495">
        <w:trPr>
          <w:trHeight w:val="382"/>
        </w:trPr>
        <w:tc>
          <w:tcPr>
            <w:tcW w:w="829" w:type="dxa"/>
            <w:tcBorders>
              <w:top w:val="single" w:sz="4" w:space="0" w:color="auto"/>
            </w:tcBorders>
            <w:shd w:val="clear" w:color="auto" w:fill="auto"/>
            <w:vAlign w:val="center"/>
            <w:hideMark/>
          </w:tcPr>
          <w:p w14:paraId="7895201A" w14:textId="2BB7EAE1" w:rsidR="00C642FB" w:rsidRPr="00655E61" w:rsidRDefault="00C642FB" w:rsidP="00D47495">
            <w:pPr>
              <w:pStyle w:val="MDPI42tablebody"/>
            </w:pPr>
            <w:r>
              <w:t>SQ1</w:t>
            </w:r>
          </w:p>
        </w:tc>
        <w:tc>
          <w:tcPr>
            <w:tcW w:w="7097" w:type="dxa"/>
            <w:tcBorders>
              <w:top w:val="single" w:sz="4" w:space="0" w:color="auto"/>
              <w:bottom w:val="nil"/>
            </w:tcBorders>
            <w:shd w:val="clear" w:color="auto" w:fill="auto"/>
            <w:vAlign w:val="center"/>
            <w:hideMark/>
          </w:tcPr>
          <w:p w14:paraId="0BFD6F19" w14:textId="09C40F97" w:rsidR="00C642FB" w:rsidRPr="00655E61" w:rsidRDefault="00C642FB" w:rsidP="00D47495">
            <w:pPr>
              <w:pStyle w:val="MDPI42tablebody"/>
              <w:jc w:val="left"/>
            </w:pPr>
            <w:r w:rsidRPr="00C642FB">
              <w:t>Smart Sensing Chair</w:t>
            </w:r>
          </w:p>
        </w:tc>
      </w:tr>
      <w:tr w:rsidR="00C642FB" w:rsidRPr="00655E61"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12E80708" w:rsidR="00C642FB" w:rsidRPr="00655E61" w:rsidRDefault="00C642FB" w:rsidP="00D47495">
            <w:pPr>
              <w:pStyle w:val="MDPI42tablebody"/>
            </w:pPr>
            <w:r>
              <w:t>SQ2</w:t>
            </w:r>
          </w:p>
        </w:tc>
        <w:tc>
          <w:tcPr>
            <w:tcW w:w="7097" w:type="dxa"/>
            <w:tcBorders>
              <w:top w:val="single" w:sz="4" w:space="0" w:color="auto"/>
              <w:bottom w:val="nil"/>
            </w:tcBorders>
            <w:shd w:val="clear" w:color="auto" w:fill="auto"/>
            <w:vAlign w:val="center"/>
            <w:hideMark/>
          </w:tcPr>
          <w:p w14:paraId="0E2F0E98" w14:textId="1210EEF6" w:rsidR="00C642FB" w:rsidRPr="00655E61" w:rsidRDefault="001E743B" w:rsidP="00D47495">
            <w:pPr>
              <w:pStyle w:val="MDPI42tablebody"/>
              <w:jc w:val="left"/>
            </w:pPr>
            <w:r>
              <w:t>Sitting Posture Recognition</w:t>
            </w:r>
          </w:p>
        </w:tc>
      </w:tr>
      <w:tr w:rsidR="00C642FB" w:rsidRPr="00655E61"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5DFACA64" w:rsidR="00C642FB" w:rsidRPr="00655E61" w:rsidRDefault="00C642FB" w:rsidP="00D47495">
            <w:pPr>
              <w:pStyle w:val="MDPI42tablebody"/>
            </w:pPr>
            <w:r>
              <w:t>SQ3</w:t>
            </w:r>
          </w:p>
        </w:tc>
        <w:tc>
          <w:tcPr>
            <w:tcW w:w="7097" w:type="dxa"/>
            <w:tcBorders>
              <w:top w:val="single" w:sz="4" w:space="0" w:color="auto"/>
              <w:bottom w:val="nil"/>
            </w:tcBorders>
            <w:shd w:val="clear" w:color="auto" w:fill="auto"/>
            <w:vAlign w:val="center"/>
            <w:hideMark/>
          </w:tcPr>
          <w:p w14:paraId="64D08CC7" w14:textId="36779553" w:rsidR="00C642FB" w:rsidRPr="00655E61" w:rsidRDefault="001E743B" w:rsidP="00D47495">
            <w:pPr>
              <w:pStyle w:val="MDPI42tablebody"/>
              <w:jc w:val="left"/>
            </w:pPr>
            <w:r>
              <w:t>Posture Classification</w:t>
            </w:r>
          </w:p>
        </w:tc>
      </w:tr>
      <w:tr w:rsidR="00C642FB" w:rsidRPr="00655E61"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41656899" w:rsidR="00C642FB" w:rsidRPr="00655E61" w:rsidRDefault="00C642FB" w:rsidP="00D47495">
            <w:pPr>
              <w:pStyle w:val="MDPI42tablebody"/>
            </w:pPr>
            <w:r>
              <w:t>SQ</w:t>
            </w:r>
            <w:r w:rsidRPr="00655E61">
              <w:t>4</w:t>
            </w:r>
          </w:p>
        </w:tc>
        <w:tc>
          <w:tcPr>
            <w:tcW w:w="7097" w:type="dxa"/>
            <w:tcBorders>
              <w:top w:val="single" w:sz="4" w:space="0" w:color="auto"/>
              <w:bottom w:val="single" w:sz="4" w:space="0" w:color="auto"/>
            </w:tcBorders>
            <w:shd w:val="clear" w:color="auto" w:fill="auto"/>
            <w:vAlign w:val="center"/>
          </w:tcPr>
          <w:p w14:paraId="082F873B" w14:textId="0A221697" w:rsidR="00C642FB" w:rsidRPr="00655E61" w:rsidRDefault="001E743B" w:rsidP="00D47495">
            <w:pPr>
              <w:pStyle w:val="MDPI42tablebody"/>
              <w:jc w:val="left"/>
            </w:pPr>
            <w:r>
              <w:t>Sitting Posture Classification using Machine Learning</w:t>
            </w:r>
          </w:p>
        </w:tc>
      </w:tr>
      <w:tr w:rsidR="001E743B" w:rsidRPr="00655E61"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07A56127" w:rsidR="001E743B" w:rsidRDefault="001E743B" w:rsidP="00D47495">
            <w:pPr>
              <w:pStyle w:val="MDPI42tablebody"/>
            </w:pPr>
            <w:r>
              <w:t>SQ5</w:t>
            </w:r>
          </w:p>
        </w:tc>
        <w:tc>
          <w:tcPr>
            <w:tcW w:w="7097" w:type="dxa"/>
            <w:tcBorders>
              <w:top w:val="single" w:sz="4" w:space="0" w:color="auto"/>
              <w:bottom w:val="single" w:sz="4" w:space="0" w:color="auto"/>
            </w:tcBorders>
            <w:shd w:val="clear" w:color="auto" w:fill="auto"/>
            <w:vAlign w:val="center"/>
          </w:tcPr>
          <w:p w14:paraId="617512AB" w14:textId="77AD604B" w:rsidR="001E743B" w:rsidRDefault="001E743B" w:rsidP="00D47495">
            <w:pPr>
              <w:pStyle w:val="MDPI42tablebody"/>
              <w:jc w:val="left"/>
            </w:pPr>
            <w:r>
              <w:t>Sitting Posture Monitoring</w:t>
            </w:r>
          </w:p>
        </w:tc>
      </w:tr>
      <w:tr w:rsidR="001E743B" w:rsidRPr="00655E61"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0EDDE817" w:rsidR="001E743B" w:rsidRDefault="001E743B" w:rsidP="00D47495">
            <w:pPr>
              <w:pStyle w:val="MDPI42tablebody"/>
            </w:pPr>
            <w:r>
              <w:t>SQ6</w:t>
            </w:r>
          </w:p>
        </w:tc>
        <w:tc>
          <w:tcPr>
            <w:tcW w:w="7097" w:type="dxa"/>
            <w:tcBorders>
              <w:top w:val="single" w:sz="4" w:space="0" w:color="auto"/>
              <w:bottom w:val="single" w:sz="4" w:space="0" w:color="auto"/>
            </w:tcBorders>
            <w:shd w:val="clear" w:color="auto" w:fill="auto"/>
            <w:vAlign w:val="center"/>
          </w:tcPr>
          <w:p w14:paraId="16D02DF0" w14:textId="45E463D9" w:rsidR="001E743B" w:rsidRDefault="001E743B" w:rsidP="00D47495">
            <w:pPr>
              <w:pStyle w:val="MDPI42tablebody"/>
              <w:jc w:val="left"/>
            </w:pPr>
            <w:r>
              <w:t>Sitting Posture Detection</w:t>
            </w:r>
          </w:p>
        </w:tc>
      </w:tr>
      <w:tr w:rsidR="00C642FB" w:rsidRPr="00655E61"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Default="00C642FB" w:rsidP="00D47495">
            <w:pPr>
              <w:pStyle w:val="MDPI42tablebody"/>
              <w:jc w:val="both"/>
            </w:pPr>
          </w:p>
        </w:tc>
        <w:tc>
          <w:tcPr>
            <w:tcW w:w="7097" w:type="dxa"/>
            <w:tcBorders>
              <w:top w:val="single" w:sz="4" w:space="0" w:color="auto"/>
              <w:bottom w:val="nil"/>
            </w:tcBorders>
            <w:shd w:val="clear" w:color="auto" w:fill="auto"/>
            <w:vAlign w:val="center"/>
          </w:tcPr>
          <w:p w14:paraId="68AB1D0D" w14:textId="4CE3701A" w:rsidR="00C642FB" w:rsidRPr="0030687D" w:rsidRDefault="00C642FB" w:rsidP="00D47495">
            <w:pPr>
              <w:pStyle w:val="MDPI42tablebody"/>
              <w:jc w:val="left"/>
            </w:pPr>
          </w:p>
        </w:tc>
      </w:tr>
    </w:tbl>
    <w:p w14:paraId="4F0C232B" w14:textId="7F39A26D" w:rsidR="00A759D5" w:rsidRDefault="00145F7B" w:rsidP="00145F7B">
      <w:pPr>
        <w:pStyle w:val="MDPI22heading2"/>
      </w:pPr>
      <w:r>
        <w:t xml:space="preserve">2.3 </w:t>
      </w:r>
      <w:r w:rsidR="00A759D5">
        <w:t>Study Screening and Selection</w:t>
      </w:r>
    </w:p>
    <w:p w14:paraId="094FBD16" w14:textId="35D5804C" w:rsidR="00FB6B3A" w:rsidRDefault="00A759D5" w:rsidP="00A759D5">
      <w:pPr>
        <w:pStyle w:val="MDPI31text"/>
      </w:pPr>
      <w:r>
        <w:t xml:space="preserve">The initial screening of research papers involves reviewing both their title and abstract content to identify its relevancy to the research topic. </w:t>
      </w:r>
      <w:r w:rsidR="0095177A">
        <w:t>As previously stated</w:t>
      </w:r>
      <w:r>
        <w:t xml:space="preserve">, a search filter was applied to narrow down the research studies that were published in the past 20 years. </w:t>
      </w:r>
      <w:r w:rsidR="0095177A">
        <w:t xml:space="preserve">Additionally, to further </w:t>
      </w:r>
      <w:r w:rsidR="00FB6B3A">
        <w:t xml:space="preserve">narrow down the relevant papers, </w:t>
      </w:r>
      <w:r w:rsidR="00BB5203">
        <w:t xml:space="preserve">a list of exclusion </w:t>
      </w:r>
      <w:r w:rsidR="00E8522B">
        <w:t>criteria</w:t>
      </w:r>
      <w:r w:rsidR="00812443">
        <w:t xml:space="preserve"> </w:t>
      </w:r>
      <w:r w:rsidR="00E8522B">
        <w:t>was</w:t>
      </w:r>
      <w:r w:rsidR="00812443">
        <w:t xml:space="preserve"> highlighted</w:t>
      </w:r>
      <w:r w:rsidR="00E8522B">
        <w:t>.</w:t>
      </w:r>
      <w:r w:rsidR="00F204B3">
        <w:t xml:space="preserve"> Research papers that </w:t>
      </w:r>
      <w:r w:rsidR="00D53384">
        <w:t xml:space="preserve">didn’t </w:t>
      </w:r>
      <w:r w:rsidR="00F204B3">
        <w:t>employ</w:t>
      </w:r>
      <w:r w:rsidR="00D53384">
        <w:t xml:space="preserve"> non-invasive me</w:t>
      </w:r>
      <w:r w:rsidR="00C05244">
        <w:t xml:space="preserve">thods in the classification of sitting postures were excluded </w:t>
      </w:r>
      <w:r w:rsidR="000E756B">
        <w:t xml:space="preserve">in the review. </w:t>
      </w:r>
      <w:r w:rsidR="00D53384">
        <w:t xml:space="preserve"> </w:t>
      </w:r>
    </w:p>
    <w:p w14:paraId="1FAE1425" w14:textId="2AC243C6" w:rsidR="00A759D5" w:rsidRDefault="00A759D5" w:rsidP="00A759D5">
      <w:pPr>
        <w:pStyle w:val="MDPI31text"/>
        <w:rPr>
          <w:noProof/>
          <w:lang w:val="en-GB"/>
        </w:rPr>
      </w:pPr>
      <w:r>
        <w:t xml:space="preserve">The entire literature review screening process can be seen in Figure </w:t>
      </w:r>
      <w:r w:rsidR="002F0078">
        <w:t>2</w:t>
      </w:r>
      <w:r>
        <w:t xml:space="preserve"> below. Overall, a total of 33 papers across various research databases were identified.</w:t>
      </w:r>
      <w:r>
        <w:rPr>
          <w:noProof/>
          <w:lang w:val="en-GB"/>
        </w:rPr>
        <w:t xml:space="preserve"> </w:t>
      </w:r>
    </w:p>
    <w:p w14:paraId="74479C04" w14:textId="2826F170" w:rsidR="00A759D5" w:rsidRDefault="00581BC2" w:rsidP="00A759D5">
      <w:pPr>
        <w:pStyle w:val="MDPI52figure"/>
        <w:rPr>
          <w:lang w:val="en-GB"/>
        </w:rPr>
      </w:pPr>
      <w:r>
        <w:rPr>
          <w:noProof/>
        </w:rPr>
        <w:lastRenderedPageBreak/>
        <w:drawing>
          <wp:inline distT="0" distB="0" distL="0" distR="0" wp14:anchorId="0EBCBB0D" wp14:editId="23CB6B7A">
            <wp:extent cx="6662674" cy="5086350"/>
            <wp:effectExtent l="19050" t="19050" r="5080" b="0"/>
            <wp:docPr id="604234575"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234575" name="Picture 1" descr="A diagram of a research process&#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2560" t="-3159" r="-2583" b="-3518"/>
                    <a:stretch/>
                  </pic:blipFill>
                  <pic:spPr bwMode="auto">
                    <a:xfrm>
                      <a:off x="0" y="0"/>
                      <a:ext cx="6704708" cy="511843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25482F24" w:rsidR="00A759D5" w:rsidRDefault="00A759D5" w:rsidP="00A759D5">
      <w:pPr>
        <w:pStyle w:val="MDPI51figurecaption"/>
      </w:pPr>
      <w:r w:rsidRPr="001B3E87">
        <w:rPr>
          <w:b/>
          <w:bCs/>
        </w:rPr>
        <w:t xml:space="preserve">Figure </w:t>
      </w:r>
      <w:r w:rsidR="002F0078">
        <w:rPr>
          <w:b/>
          <w:bCs/>
        </w:rPr>
        <w:t>2</w:t>
      </w:r>
      <w:r w:rsidR="001B3E87">
        <w:t>.</w:t>
      </w:r>
      <w:r>
        <w:t xml:space="preserve"> Literature Review Process</w:t>
      </w:r>
    </w:p>
    <w:p w14:paraId="505FCD05" w14:textId="566E4913" w:rsidR="00735236" w:rsidRDefault="00735236" w:rsidP="00496397">
      <w:pPr>
        <w:pStyle w:val="MDPI22heading2"/>
      </w:pPr>
      <w:r>
        <w:t>Data Extraction</w:t>
      </w:r>
      <w:r w:rsidR="003D6488">
        <w:t xml:space="preserve"> and Ana</w:t>
      </w:r>
      <w:r w:rsidR="00291A62">
        <w:t>l</w:t>
      </w:r>
      <w:r w:rsidR="003D6488">
        <w:t>ysis</w:t>
      </w:r>
    </w:p>
    <w:p w14:paraId="258DE676" w14:textId="53015CAE" w:rsidR="00EF2A78" w:rsidRDefault="00735236" w:rsidP="00CA5757">
      <w:pPr>
        <w:pStyle w:val="MDPI31text"/>
      </w:pPr>
      <w:del w:id="46" w:author="Shiny Verghese" w:date="2024-01-18T09:39:00Z">
        <w:r w:rsidDel="00CB770F">
          <w:delText>Once the relevant research papers were found and collected, the data extraction phase was followed. This</w:delText>
        </w:r>
      </w:del>
      <w:ins w:id="47" w:author="Shiny Verghese" w:date="2024-01-18T09:39:00Z">
        <w:r w:rsidR="00CB770F">
          <w:t xml:space="preserve">The </w:t>
        </w:r>
      </w:ins>
      <w:r w:rsidR="0070594E">
        <w:t>d</w:t>
      </w:r>
      <w:ins w:id="48" w:author="Shiny Verghese" w:date="2024-01-18T09:39:00Z">
        <w:r w:rsidR="00CB770F">
          <w:t xml:space="preserve">ata </w:t>
        </w:r>
      </w:ins>
      <w:r w:rsidR="0070594E">
        <w:t>e</w:t>
      </w:r>
      <w:ins w:id="49" w:author="Shiny Verghese" w:date="2024-01-18T09:39:00Z">
        <w:r w:rsidR="00CB770F">
          <w:t>xtraction</w:t>
        </w:r>
      </w:ins>
      <w:r>
        <w:t xml:space="preserve"> phase</w:t>
      </w:r>
      <w:r w:rsidR="00D6371E">
        <w:t xml:space="preserve"> is</w:t>
      </w:r>
      <w:r>
        <w:t xml:space="preserve"> </w:t>
      </w:r>
      <w:del w:id="50" w:author="Shiny Verghese" w:date="2024-01-18T09:39:00Z">
        <w:r w:rsidDel="00CB770F">
          <w:delText xml:space="preserve">is </w:delText>
        </w:r>
      </w:del>
      <w:r>
        <w:t xml:space="preserve">primarily focused on extracting the relevant information </w:t>
      </w:r>
      <w:del w:id="51" w:author="Shiny Verghese" w:date="2024-01-18T09:40:00Z">
        <w:r w:rsidDel="00CB770F">
          <w:delText>which relates</w:delText>
        </w:r>
      </w:del>
      <w:r w:rsidR="0070594E">
        <w:t>from the research papers gathered</w:t>
      </w:r>
      <w:ins w:id="52" w:author="Shiny Verghese" w:date="2024-01-18T09:40:00Z">
        <w:r w:rsidR="00CB770F">
          <w:t>.</w:t>
        </w:r>
      </w:ins>
      <w:r w:rsidR="00282668">
        <w:t xml:space="preserve"> This was achieved by individually</w:t>
      </w:r>
      <w:r w:rsidR="003D13ED">
        <w:t xml:space="preserve"> reading through each paper in hopes </w:t>
      </w:r>
      <w:r w:rsidR="001E6D1E">
        <w:t>of gathering</w:t>
      </w:r>
      <w:r w:rsidR="008F121C">
        <w:t xml:space="preserve"> useful</w:t>
      </w:r>
      <w:r w:rsidR="003D13ED">
        <w:t xml:space="preserve"> </w:t>
      </w:r>
      <w:r w:rsidR="005337A6">
        <w:t>data,</w:t>
      </w:r>
      <w:r w:rsidR="008F121C">
        <w:t xml:space="preserve"> </w:t>
      </w:r>
      <w:r w:rsidR="0011342F">
        <w:t xml:space="preserve">especially </w:t>
      </w:r>
      <w:r w:rsidR="008F121C">
        <w:t>on the methods</w:t>
      </w:r>
      <w:r w:rsidR="0011342F">
        <w:t xml:space="preserve"> and techniques being</w:t>
      </w:r>
      <w:r w:rsidR="008F121C">
        <w:t xml:space="preserve"> employed in the development of a smart sensing chair system. </w:t>
      </w:r>
      <w:r>
        <w:t>Listed below are the following information that was captured while going through each</w:t>
      </w:r>
      <w:r w:rsidR="00733AA7">
        <w:t xml:space="preserve"> research</w:t>
      </w:r>
      <w:r>
        <w:t xml:space="preserve"> paper:</w:t>
      </w:r>
      <w:r w:rsidR="00CA5757">
        <w:t xml:space="preserve"> </w:t>
      </w:r>
      <w:r w:rsidRPr="00735236">
        <w:t>Authors</w:t>
      </w:r>
      <w:r w:rsidR="00CA5757">
        <w:t xml:space="preserve">, </w:t>
      </w:r>
      <w:r w:rsidRPr="00735236">
        <w:t>Published Year</w:t>
      </w:r>
      <w:r w:rsidR="00CA5757">
        <w:t xml:space="preserve">, </w:t>
      </w:r>
      <w:r w:rsidRPr="00735236">
        <w:t>Sensors Used</w:t>
      </w:r>
      <w:r w:rsidR="00CA5757">
        <w:t xml:space="preserve">, </w:t>
      </w:r>
      <w:r w:rsidRPr="00735236">
        <w:t>Sensor Placement</w:t>
      </w:r>
      <w:r w:rsidR="00CA5757">
        <w:t xml:space="preserve">, </w:t>
      </w:r>
      <w:r w:rsidRPr="00735236">
        <w:t>Number of Postures Classified</w:t>
      </w:r>
      <w:r w:rsidR="00CA5757">
        <w:t xml:space="preserve">, </w:t>
      </w:r>
      <w:r w:rsidRPr="00735236">
        <w:t>Recognized Postures</w:t>
      </w:r>
      <w:r w:rsidR="00CA5757">
        <w:t xml:space="preserve">, </w:t>
      </w:r>
      <w:r w:rsidRPr="00735236">
        <w:t>Classification Method</w:t>
      </w:r>
      <w:r w:rsidR="00CA5757">
        <w:t xml:space="preserve">, </w:t>
      </w:r>
      <w:r w:rsidRPr="00735236">
        <w:t>Classification Accuracy</w:t>
      </w:r>
      <w:r w:rsidR="00CA5757">
        <w:t xml:space="preserve">, </w:t>
      </w:r>
      <w:r w:rsidRPr="00735236">
        <w:t>Limitations</w:t>
      </w:r>
      <w:r w:rsidR="00CA5757">
        <w:t xml:space="preserve">, </w:t>
      </w:r>
      <w:r w:rsidRPr="00735236">
        <w:t>User Feedback System</w:t>
      </w:r>
      <w:r w:rsidR="00CA5757">
        <w:t xml:space="preserve">, </w:t>
      </w:r>
      <w:r w:rsidRPr="00735236">
        <w:t>Is Realtime</w:t>
      </w:r>
      <w:r w:rsidR="00CA5757">
        <w:t xml:space="preserve">, and </w:t>
      </w:r>
      <w:r w:rsidRPr="00735236">
        <w:t>Method Used</w:t>
      </w:r>
      <w:r w:rsidR="008A5A7D">
        <w:t>.</w:t>
      </w:r>
    </w:p>
    <w:p w14:paraId="73FD23E0" w14:textId="71ACFA7A" w:rsidR="00AE7196" w:rsidRDefault="00AE7196" w:rsidP="005337A6">
      <w:pPr>
        <w:pStyle w:val="MDPI21heading1"/>
        <w:numPr>
          <w:ilvl w:val="0"/>
          <w:numId w:val="34"/>
        </w:numPr>
        <w:rPr>
          <w:shd w:val="clear" w:color="auto" w:fill="FFFFFF"/>
        </w:rPr>
      </w:pPr>
      <w:r>
        <w:rPr>
          <w:shd w:val="clear" w:color="auto" w:fill="FFFFFF"/>
        </w:rPr>
        <w:t>Technologies Used in Smart Sensing Chairs</w:t>
      </w:r>
    </w:p>
    <w:p w14:paraId="455238CC" w14:textId="6ED19A17" w:rsidR="0058745F" w:rsidRDefault="005337A6" w:rsidP="0058745F">
      <w:pPr>
        <w:pStyle w:val="MDPI22heading2"/>
        <w:numPr>
          <w:ilvl w:val="1"/>
          <w:numId w:val="34"/>
        </w:numPr>
        <w:rPr>
          <w:shd w:val="clear" w:color="auto" w:fill="FFFFFF"/>
        </w:rPr>
      </w:pPr>
      <w:r>
        <w:rPr>
          <w:shd w:val="clear" w:color="auto" w:fill="FFFFFF"/>
        </w:rPr>
        <w:t>Overview of Sensor Technologies</w:t>
      </w:r>
    </w:p>
    <w:p w14:paraId="7EBBAF36" w14:textId="3553AB12" w:rsidR="0058745F" w:rsidRDefault="0058745F" w:rsidP="0058745F">
      <w:pPr>
        <w:pStyle w:val="MDPI23heading3"/>
        <w:numPr>
          <w:ilvl w:val="2"/>
          <w:numId w:val="34"/>
        </w:numPr>
      </w:pPr>
      <w:r>
        <w:t>Force Sensing/Sensitive Sensor (FSR)</w:t>
      </w:r>
    </w:p>
    <w:p w14:paraId="013DA342" w14:textId="7CF34EC9" w:rsidR="0058745F" w:rsidRPr="00E52229" w:rsidRDefault="0058745F" w:rsidP="00E52229">
      <w:pPr>
        <w:pStyle w:val="MDPI31text"/>
      </w:pPr>
      <w:r w:rsidRPr="00E52229">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E52229">
        <w:fldChar w:fldCharType="begin"/>
      </w:r>
      <w:r w:rsidR="007B5711">
        <w:instrText xml:space="preserve"> ADDIN ZOTERO_ITEM CSL_CITATION {"citationID":"cDTzZTA4","properties":{"formattedCitation":"[17]","plainCitation":"[17]","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E52229">
        <w:fldChar w:fldCharType="separate"/>
      </w:r>
      <w:r w:rsidR="007B5711" w:rsidRPr="007B5711">
        <w:t>[17]</w:t>
      </w:r>
      <w:r w:rsidRPr="00E52229">
        <w:fldChar w:fldCharType="end"/>
      </w:r>
      <w:r w:rsidRPr="00E52229">
        <w:t xml:space="preserve">. Typically, the conductive material changes in resistivity as more direct pressure are applied on the sensor’s z-axis. Additionally, FSR sensors are also </w:t>
      </w:r>
      <w:r w:rsidRPr="00E52229">
        <w:lastRenderedPageBreak/>
        <w:t xml:space="preserve">known to be very cost-effective and have been utilized in various fields ranging from robotics to medical applications </w:t>
      </w:r>
      <w:r w:rsidRPr="00E52229">
        <w:fldChar w:fldCharType="begin"/>
      </w:r>
      <w:r w:rsidR="007B5711">
        <w:instrText xml:space="preserve"> ADDIN ZOTERO_ITEM CSL_CITATION {"citationID":"DDCecVAC","properties":{"formattedCitation":"[18]","plainCitation":"[18]","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E52229">
        <w:fldChar w:fldCharType="separate"/>
      </w:r>
      <w:r w:rsidR="007B5711" w:rsidRPr="007B5711">
        <w:t>[18]</w:t>
      </w:r>
      <w:r w:rsidRPr="00E52229">
        <w:fldChar w:fldCharType="end"/>
      </w:r>
      <w:r w:rsidRPr="00E52229">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E52229">
        <w:fldChar w:fldCharType="begin"/>
      </w:r>
      <w:r w:rsidR="007B5711">
        <w:instrText xml:space="preserve"> ADDIN ZOTERO_ITEM CSL_CITATION {"citationID":"VzA8Enwr","properties":{"formattedCitation":"[19]","plainCitation":"[19]","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E52229">
        <w:fldChar w:fldCharType="separate"/>
      </w:r>
      <w:r w:rsidR="007B5711" w:rsidRPr="007B5711">
        <w:t>[19]</w:t>
      </w:r>
      <w:r w:rsidRPr="00E52229">
        <w:fldChar w:fldCharType="end"/>
      </w:r>
      <w:r w:rsidRPr="00E52229">
        <w:t xml:space="preserve">. </w:t>
      </w:r>
      <w:r w:rsidR="00B12F80">
        <w:t xml:space="preserve">Listed in </w:t>
      </w:r>
      <w:r w:rsidR="00390333">
        <w:t>Table</w:t>
      </w:r>
      <w:r w:rsidR="00B12F80">
        <w:t xml:space="preserve"> </w:t>
      </w:r>
      <w:r w:rsidR="002F0078">
        <w:t>3</w:t>
      </w:r>
      <w:r w:rsidR="00B12F80">
        <w:t xml:space="preserve"> are some of the commercially available FSR sensors as well as </w:t>
      </w:r>
      <w:r w:rsidR="002F2A28">
        <w:t>some of</w:t>
      </w:r>
      <w:r w:rsidR="00B12F80">
        <w:t xml:space="preserve"> its technical specifications.</w:t>
      </w:r>
    </w:p>
    <w:p w14:paraId="34ACB92C" w14:textId="77777777" w:rsidR="0058745F" w:rsidRDefault="0058745F" w:rsidP="00E52229">
      <w:pPr>
        <w:pStyle w:val="MDPI31text"/>
        <w:ind w:left="2968" w:firstLine="0"/>
      </w:pPr>
    </w:p>
    <w:tbl>
      <w:tblPr>
        <w:tblW w:w="0" w:type="auto"/>
        <w:jc w:val="center"/>
        <w:tblLook w:val="0000" w:firstRow="0" w:lastRow="0" w:firstColumn="0" w:lastColumn="0" w:noHBand="0" w:noVBand="0"/>
      </w:tblPr>
      <w:tblGrid>
        <w:gridCol w:w="4057"/>
        <w:gridCol w:w="4268"/>
      </w:tblGrid>
      <w:tr w:rsidR="0058745F" w:rsidRPr="00196D5A" w14:paraId="51842677" w14:textId="77777777" w:rsidTr="00BA2621">
        <w:trPr>
          <w:jc w:val="center"/>
        </w:trPr>
        <w:tc>
          <w:tcPr>
            <w:tcW w:w="4057" w:type="dxa"/>
            <w:shd w:val="clear" w:color="auto" w:fill="auto"/>
            <w:vAlign w:val="center"/>
          </w:tcPr>
          <w:p w14:paraId="6148AE8A" w14:textId="77777777" w:rsidR="0058745F" w:rsidRPr="00196D5A" w:rsidRDefault="0058745F" w:rsidP="00BA2621">
            <w:pPr>
              <w:pStyle w:val="MDPI52figure"/>
              <w:spacing w:before="0"/>
            </w:pPr>
            <w:r w:rsidRPr="00785F57">
              <w:rPr>
                <w:noProof/>
              </w:rPr>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5"/>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196D5A" w:rsidRDefault="0058745F" w:rsidP="00BA2621">
            <w:pPr>
              <w:pStyle w:val="MDPI52figure"/>
              <w:spacing w:before="0"/>
            </w:pPr>
            <w:r w:rsidRPr="00DB0A7C">
              <w:rPr>
                <w:noProof/>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6"/>
                          <a:stretch>
                            <a:fillRect/>
                          </a:stretch>
                        </pic:blipFill>
                        <pic:spPr>
                          <a:xfrm>
                            <a:off x="0" y="0"/>
                            <a:ext cx="2116260" cy="2137132"/>
                          </a:xfrm>
                          <a:prstGeom prst="rect">
                            <a:avLst/>
                          </a:prstGeom>
                        </pic:spPr>
                      </pic:pic>
                    </a:graphicData>
                  </a:graphic>
                </wp:inline>
              </w:drawing>
            </w:r>
          </w:p>
        </w:tc>
      </w:tr>
      <w:tr w:rsidR="0058745F" w:rsidRPr="00196D5A" w14:paraId="1AC790F4" w14:textId="77777777" w:rsidTr="00BA2621">
        <w:trPr>
          <w:jc w:val="center"/>
        </w:trPr>
        <w:tc>
          <w:tcPr>
            <w:tcW w:w="4057" w:type="dxa"/>
            <w:shd w:val="clear" w:color="auto" w:fill="auto"/>
            <w:vAlign w:val="center"/>
          </w:tcPr>
          <w:p w14:paraId="55C488C2" w14:textId="77777777" w:rsidR="0058745F" w:rsidRPr="00196D5A" w:rsidRDefault="0058745F" w:rsidP="00BA2621">
            <w:pPr>
              <w:pStyle w:val="MDPI42tablebody"/>
            </w:pPr>
            <w:r w:rsidRPr="00196D5A">
              <w:t>(</w:t>
            </w:r>
            <w:r w:rsidRPr="000122AB">
              <w:rPr>
                <w:b/>
              </w:rPr>
              <w:t>a</w:t>
            </w:r>
            <w:r w:rsidRPr="00196D5A">
              <w:t>)</w:t>
            </w:r>
          </w:p>
        </w:tc>
        <w:tc>
          <w:tcPr>
            <w:tcW w:w="4268" w:type="dxa"/>
          </w:tcPr>
          <w:p w14:paraId="6FBF5909" w14:textId="77777777" w:rsidR="0058745F" w:rsidRPr="00196D5A" w:rsidRDefault="0058745F" w:rsidP="00BA2621">
            <w:pPr>
              <w:pStyle w:val="MDPI42tablebody"/>
            </w:pPr>
            <w:r w:rsidRPr="00196D5A">
              <w:t>(</w:t>
            </w:r>
            <w:r w:rsidRPr="000122AB">
              <w:rPr>
                <w:b/>
              </w:rPr>
              <w:t>b</w:t>
            </w:r>
            <w:r w:rsidRPr="00196D5A">
              <w:t>)</w:t>
            </w:r>
          </w:p>
        </w:tc>
      </w:tr>
    </w:tbl>
    <w:p w14:paraId="2193B03F" w14:textId="4BC5D923" w:rsidR="00EA3453" w:rsidRPr="00BC7B4D" w:rsidRDefault="0058745F" w:rsidP="00EA3453">
      <w:pPr>
        <w:pStyle w:val="MDPI51figurecaption"/>
        <w:ind w:left="2968"/>
        <w:rPr>
          <w:color w:val="auto"/>
        </w:rPr>
      </w:pPr>
      <w:r w:rsidRPr="00F63A9B">
        <w:rPr>
          <w:b/>
        </w:rPr>
        <w:t xml:space="preserve">Figure </w:t>
      </w:r>
      <w:r w:rsidR="002F0078">
        <w:rPr>
          <w:b/>
        </w:rPr>
        <w:t>3</w:t>
      </w:r>
      <w:r w:rsidRPr="00F63A9B">
        <w:rPr>
          <w:b/>
        </w:rPr>
        <w:t xml:space="preserve">. </w:t>
      </w:r>
      <w:r>
        <w:t>Examples of FSR sensors</w:t>
      </w:r>
      <w:r w:rsidRPr="00E33455">
        <w:t xml:space="preserve"> (</w:t>
      </w:r>
      <w:r w:rsidRPr="00E33455">
        <w:rPr>
          <w:b/>
        </w:rPr>
        <w:t>a</w:t>
      </w:r>
      <w:r w:rsidRPr="00E33455">
        <w:t xml:space="preserve">) </w:t>
      </w:r>
      <w:r>
        <w:t xml:space="preserve">Square shaped FSR sensor (FSR01CE) </w:t>
      </w:r>
      <w:r>
        <w:fldChar w:fldCharType="begin"/>
      </w:r>
      <w:r w:rsidR="007B5711">
        <w:instrText xml:space="preserve"> ADDIN ZOTERO_ITEM CSL_CITATION {"citationID":"wVEa3pUb","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007B5711" w:rsidRPr="007B5711">
        <w:t>[20]</w:t>
      </w:r>
      <w:r>
        <w:fldChar w:fldCharType="end"/>
      </w:r>
      <w:r w:rsidRPr="00E33455">
        <w:t>; (</w:t>
      </w:r>
      <w:r w:rsidRPr="00E33455">
        <w:rPr>
          <w:b/>
        </w:rPr>
        <w:t>b</w:t>
      </w:r>
      <w:r w:rsidRPr="00E33455">
        <w:t xml:space="preserve">) </w:t>
      </w:r>
      <w:r>
        <w:t xml:space="preserve">Circle </w:t>
      </w:r>
      <w:r w:rsidRPr="00BC7B4D">
        <w:rPr>
          <w:color w:val="auto"/>
        </w:rPr>
        <w:t xml:space="preserve">shaped FSR sensor (FSR03CE) </w:t>
      </w:r>
      <w:r w:rsidRPr="00BC7B4D">
        <w:rPr>
          <w:color w:val="auto"/>
        </w:rPr>
        <w:fldChar w:fldCharType="begin"/>
      </w:r>
      <w:r w:rsidR="007B5711">
        <w:rPr>
          <w:color w:val="auto"/>
        </w:rPr>
        <w:instrText xml:space="preserve"> ADDIN ZOTERO_ITEM CSL_CITATION {"citationID":"zbrlHwQ0","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BC7B4D">
        <w:rPr>
          <w:color w:val="auto"/>
        </w:rPr>
        <w:fldChar w:fldCharType="separate"/>
      </w:r>
      <w:r w:rsidR="007B5711" w:rsidRPr="007B5711">
        <w:t>[20]</w:t>
      </w:r>
      <w:r w:rsidRPr="00BC7B4D">
        <w:rPr>
          <w:color w:val="auto"/>
        </w:rPr>
        <w:fldChar w:fldCharType="end"/>
      </w:r>
      <w:r w:rsidRPr="00BC7B4D">
        <w:rPr>
          <w:color w:val="auto"/>
        </w:rPr>
        <w:t>.</w:t>
      </w:r>
    </w:p>
    <w:p w14:paraId="33384DF2" w14:textId="09F03A25" w:rsidR="00156BE9" w:rsidRPr="00BC7B4D" w:rsidRDefault="00156BE9" w:rsidP="00156BE9">
      <w:pPr>
        <w:pStyle w:val="MDPI41tablecaption"/>
        <w:rPr>
          <w:color w:val="auto"/>
        </w:rPr>
      </w:pPr>
      <w:r w:rsidRPr="00BC7B4D">
        <w:rPr>
          <w:b/>
          <w:color w:val="auto"/>
        </w:rPr>
        <w:t xml:space="preserve">Table </w:t>
      </w:r>
      <w:r w:rsidR="007636CB" w:rsidRPr="00BC7B4D">
        <w:rPr>
          <w:b/>
          <w:color w:val="auto"/>
        </w:rPr>
        <w:t>3</w:t>
      </w:r>
      <w:r w:rsidRPr="00BC7B4D">
        <w:rPr>
          <w:b/>
          <w:color w:val="auto"/>
        </w:rPr>
        <w:t>.</w:t>
      </w:r>
      <w:r w:rsidRPr="00BC7B4D">
        <w:rPr>
          <w:color w:val="auto"/>
        </w:rPr>
        <w:t xml:space="preserve"> </w:t>
      </w:r>
      <w:r w:rsidR="007C1BE1" w:rsidRPr="00BC7B4D">
        <w:rPr>
          <w:color w:val="auto"/>
        </w:rPr>
        <w:t xml:space="preserve">Technical specifications on </w:t>
      </w:r>
      <w:r w:rsidR="00F82AEC" w:rsidRPr="00BC7B4D">
        <w:rPr>
          <w:color w:val="auto"/>
        </w:rPr>
        <w:t>FSR Sensors</w:t>
      </w:r>
      <w:r w:rsidR="005327CD" w:rsidRPr="00BC7B4D">
        <w:rPr>
          <w:color w:val="auto"/>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BC7B4D"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BC7B4D" w:rsidRDefault="00E513D5" w:rsidP="00E513D5">
            <w:pPr>
              <w:pStyle w:val="MDPI42tablebody"/>
              <w:spacing w:line="240" w:lineRule="auto"/>
              <w:rPr>
                <w:b/>
                <w:snapToGrid/>
                <w:color w:val="auto"/>
              </w:rPr>
            </w:pPr>
            <w:r w:rsidRPr="00BC7B4D">
              <w:rPr>
                <w:b/>
                <w:snapToGrid/>
                <w:color w:val="auto"/>
              </w:rPr>
              <w:t>Model</w:t>
            </w:r>
          </w:p>
        </w:tc>
        <w:tc>
          <w:tcPr>
            <w:tcW w:w="1890" w:type="dxa"/>
            <w:tcBorders>
              <w:bottom w:val="single" w:sz="4" w:space="0" w:color="auto"/>
            </w:tcBorders>
            <w:shd w:val="clear" w:color="auto" w:fill="auto"/>
            <w:vAlign w:val="center"/>
          </w:tcPr>
          <w:p w14:paraId="02065429" w14:textId="3570DBE3" w:rsidR="00E513D5" w:rsidRPr="00BC7B4D" w:rsidRDefault="00E513D5" w:rsidP="00E513D5">
            <w:pPr>
              <w:pStyle w:val="MDPI42tablebody"/>
              <w:spacing w:line="240" w:lineRule="auto"/>
              <w:rPr>
                <w:b/>
                <w:snapToGrid/>
                <w:color w:val="auto"/>
              </w:rPr>
            </w:pPr>
            <w:r w:rsidRPr="00BC7B4D">
              <w:rPr>
                <w:b/>
                <w:snapToGrid/>
                <w:color w:val="auto"/>
              </w:rPr>
              <w:t xml:space="preserve">Manufacturer </w:t>
            </w:r>
          </w:p>
        </w:tc>
        <w:tc>
          <w:tcPr>
            <w:tcW w:w="2700" w:type="dxa"/>
            <w:tcBorders>
              <w:bottom w:val="single" w:sz="4" w:space="0" w:color="auto"/>
            </w:tcBorders>
            <w:shd w:val="clear" w:color="auto" w:fill="auto"/>
            <w:vAlign w:val="center"/>
          </w:tcPr>
          <w:p w14:paraId="5CF3C38E" w14:textId="77777777" w:rsidR="00E513D5" w:rsidRPr="00BC7B4D" w:rsidRDefault="00E513D5" w:rsidP="00E513D5">
            <w:pPr>
              <w:pStyle w:val="MDPI42tablebody"/>
              <w:spacing w:line="240" w:lineRule="auto"/>
              <w:rPr>
                <w:b/>
                <w:snapToGrid/>
                <w:color w:val="auto"/>
              </w:rPr>
            </w:pPr>
            <w:r w:rsidRPr="00BC7B4D">
              <w:rPr>
                <w:b/>
                <w:snapToGrid/>
                <w:color w:val="auto"/>
              </w:rPr>
              <w:t xml:space="preserve">Dimensions </w:t>
            </w:r>
          </w:p>
          <w:p w14:paraId="47D74EF5" w14:textId="15F7C2AA" w:rsidR="00E513D5" w:rsidRPr="00BC7B4D" w:rsidRDefault="00E513D5" w:rsidP="00E513D5">
            <w:pPr>
              <w:pStyle w:val="MDPI42tablebody"/>
              <w:spacing w:line="240" w:lineRule="auto"/>
              <w:rPr>
                <w:b/>
                <w:snapToGrid/>
                <w:color w:val="auto"/>
              </w:rPr>
            </w:pPr>
            <w:r w:rsidRPr="00BC7B4D">
              <w:rPr>
                <w:b/>
                <w:snapToGrid/>
                <w:color w:val="auto"/>
              </w:rPr>
              <w:t>(Length x Width, Thickness) (mm)</w:t>
            </w:r>
          </w:p>
        </w:tc>
        <w:tc>
          <w:tcPr>
            <w:tcW w:w="1797" w:type="dxa"/>
            <w:tcBorders>
              <w:bottom w:val="single" w:sz="4" w:space="0" w:color="auto"/>
            </w:tcBorders>
            <w:vAlign w:val="center"/>
          </w:tcPr>
          <w:p w14:paraId="400B5A37" w14:textId="79AB218C" w:rsidR="00E513D5" w:rsidRPr="00BC7B4D" w:rsidRDefault="00906615" w:rsidP="00E513D5">
            <w:pPr>
              <w:pStyle w:val="MDPI42tablebody"/>
              <w:spacing w:line="240" w:lineRule="auto"/>
              <w:rPr>
                <w:b/>
                <w:snapToGrid/>
                <w:color w:val="auto"/>
              </w:rPr>
            </w:pPr>
            <w:r w:rsidRPr="00BC7B4D">
              <w:rPr>
                <w:b/>
                <w:snapToGrid/>
                <w:color w:val="auto"/>
              </w:rPr>
              <w:t>Force Sensitivity Range</w:t>
            </w:r>
            <w:r w:rsidR="00E04260" w:rsidRPr="00BC7B4D">
              <w:rPr>
                <w:b/>
                <w:snapToGrid/>
                <w:color w:val="auto"/>
              </w:rPr>
              <w:t xml:space="preserve"> (Newtons)</w:t>
            </w:r>
          </w:p>
        </w:tc>
        <w:tc>
          <w:tcPr>
            <w:tcW w:w="20" w:type="dxa"/>
            <w:tcBorders>
              <w:bottom w:val="single" w:sz="4" w:space="0" w:color="auto"/>
            </w:tcBorders>
          </w:tcPr>
          <w:p w14:paraId="0C63637B" w14:textId="3EF45FC8" w:rsidR="00E513D5" w:rsidRPr="00BC7B4D" w:rsidRDefault="00E513D5" w:rsidP="00E513D5">
            <w:pPr>
              <w:pStyle w:val="MDPI42tablebody"/>
              <w:spacing w:line="240" w:lineRule="auto"/>
              <w:rPr>
                <w:b/>
                <w:snapToGrid/>
                <w:color w:val="auto"/>
              </w:rPr>
            </w:pPr>
          </w:p>
        </w:tc>
      </w:tr>
      <w:tr w:rsidR="00BC7B4D" w:rsidRPr="00BC7B4D" w14:paraId="4427A2F3" w14:textId="5BEC15DC" w:rsidTr="00B57CD0">
        <w:trPr>
          <w:trHeight w:val="251"/>
        </w:trPr>
        <w:tc>
          <w:tcPr>
            <w:tcW w:w="1442" w:type="dxa"/>
            <w:shd w:val="clear" w:color="auto" w:fill="auto"/>
            <w:vAlign w:val="center"/>
          </w:tcPr>
          <w:p w14:paraId="67C34309" w14:textId="34BFB5AF" w:rsidR="00E513D5" w:rsidRPr="00BC7B4D" w:rsidRDefault="00E513D5" w:rsidP="00E513D5">
            <w:pPr>
              <w:pStyle w:val="MDPI42tablebody"/>
              <w:spacing w:line="240" w:lineRule="auto"/>
              <w:rPr>
                <w:color w:val="auto"/>
              </w:rPr>
            </w:pPr>
            <w:r w:rsidRPr="00BC7B4D">
              <w:rPr>
                <w:color w:val="auto"/>
              </w:rPr>
              <w:t>FSR 402</w:t>
            </w:r>
            <w:r w:rsidR="00665387" w:rsidRPr="00BC7B4D">
              <w:rPr>
                <w:color w:val="auto"/>
              </w:rPr>
              <w:t xml:space="preserve"> </w:t>
            </w:r>
            <w:r w:rsidR="00665387" w:rsidRPr="00BC7B4D">
              <w:rPr>
                <w:color w:val="auto"/>
              </w:rPr>
              <w:fldChar w:fldCharType="begin"/>
            </w:r>
            <w:r w:rsidR="007B5711">
              <w:rPr>
                <w:color w:val="auto"/>
              </w:rPr>
              <w:instrText xml:space="preserve"> ADDIN ZOTERO_ITEM CSL_CITATION {"citationID":"PxcFKsZ6","properties":{"formattedCitation":"[21]","plainCitation":"[21]","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BC7B4D">
              <w:rPr>
                <w:color w:val="auto"/>
              </w:rPr>
              <w:fldChar w:fldCharType="separate"/>
            </w:r>
            <w:r w:rsidR="007B5711" w:rsidRPr="007B5711">
              <w:t>[21]</w:t>
            </w:r>
            <w:r w:rsidR="00665387" w:rsidRPr="00BC7B4D">
              <w:rPr>
                <w:color w:val="auto"/>
              </w:rPr>
              <w:fldChar w:fldCharType="end"/>
            </w:r>
          </w:p>
        </w:tc>
        <w:tc>
          <w:tcPr>
            <w:tcW w:w="1890" w:type="dxa"/>
            <w:shd w:val="clear" w:color="auto" w:fill="auto"/>
            <w:vAlign w:val="center"/>
          </w:tcPr>
          <w:p w14:paraId="48EFA575" w14:textId="128602D3" w:rsidR="00E513D5" w:rsidRPr="00BC7B4D" w:rsidRDefault="00E513D5" w:rsidP="00E513D5">
            <w:pPr>
              <w:pStyle w:val="MDPI42tablebody"/>
              <w:spacing w:line="240" w:lineRule="auto"/>
              <w:rPr>
                <w:color w:val="auto"/>
              </w:rPr>
            </w:pPr>
            <w:r w:rsidRPr="00BC7B4D">
              <w:rPr>
                <w:color w:val="auto"/>
              </w:rPr>
              <w:t>Interlink Electronics</w:t>
            </w:r>
          </w:p>
        </w:tc>
        <w:tc>
          <w:tcPr>
            <w:tcW w:w="2700" w:type="dxa"/>
            <w:shd w:val="clear" w:color="auto" w:fill="auto"/>
            <w:vAlign w:val="center"/>
          </w:tcPr>
          <w:p w14:paraId="2CAB56A4" w14:textId="2E6CFE2F" w:rsidR="00E513D5" w:rsidRPr="00BC7B4D" w:rsidRDefault="00E513D5" w:rsidP="00E513D5">
            <w:pPr>
              <w:pStyle w:val="MDPI42tablebody"/>
              <w:spacing w:line="240" w:lineRule="auto"/>
              <w:rPr>
                <w:color w:val="auto"/>
              </w:rPr>
            </w:pPr>
            <w:r w:rsidRPr="00BC7B4D">
              <w:rPr>
                <w:color w:val="auto"/>
              </w:rPr>
              <w:t>14.68 x 14.68 x 0.46</w:t>
            </w:r>
          </w:p>
        </w:tc>
        <w:tc>
          <w:tcPr>
            <w:tcW w:w="1797" w:type="dxa"/>
            <w:vAlign w:val="center"/>
          </w:tcPr>
          <w:p w14:paraId="64EE7FB3" w14:textId="7DAA1495" w:rsidR="00E513D5" w:rsidRPr="00BC7B4D" w:rsidRDefault="00906615" w:rsidP="00E513D5">
            <w:pPr>
              <w:pStyle w:val="MDPI42tablebody"/>
              <w:spacing w:line="240" w:lineRule="auto"/>
              <w:rPr>
                <w:color w:val="auto"/>
              </w:rPr>
            </w:pPr>
            <w:r w:rsidRPr="00BC7B4D">
              <w:rPr>
                <w:color w:val="auto"/>
              </w:rPr>
              <w:t>0.1 - 1</w:t>
            </w:r>
            <w:r w:rsidR="00FC0971" w:rsidRPr="00BC7B4D">
              <w:rPr>
                <w:color w:val="auto"/>
              </w:rPr>
              <w:t>00</w:t>
            </w:r>
            <w:r w:rsidR="00E06F52" w:rsidRPr="00BC7B4D">
              <w:rPr>
                <w:color w:val="auto"/>
                <w:vertAlign w:val="superscript"/>
              </w:rPr>
              <w:t xml:space="preserve"> </w:t>
            </w:r>
            <w:r w:rsidR="00E06F52" w:rsidRPr="00BC7B4D">
              <w:rPr>
                <w:color w:val="auto"/>
              </w:rPr>
              <w:t>N</w:t>
            </w:r>
          </w:p>
        </w:tc>
        <w:tc>
          <w:tcPr>
            <w:tcW w:w="20" w:type="dxa"/>
          </w:tcPr>
          <w:p w14:paraId="0B0F9143" w14:textId="0E90D2AA" w:rsidR="00E513D5" w:rsidRPr="00BC7B4D" w:rsidRDefault="00E513D5" w:rsidP="00E513D5">
            <w:pPr>
              <w:pStyle w:val="MDPI42tablebody"/>
              <w:spacing w:line="240" w:lineRule="auto"/>
              <w:rPr>
                <w:color w:val="auto"/>
              </w:rPr>
            </w:pPr>
          </w:p>
        </w:tc>
      </w:tr>
      <w:tr w:rsidR="00BC7B4D" w:rsidRPr="00BC7B4D" w14:paraId="78903D6E" w14:textId="6F445FE0" w:rsidTr="00B57CD0">
        <w:trPr>
          <w:trHeight w:val="267"/>
        </w:trPr>
        <w:tc>
          <w:tcPr>
            <w:tcW w:w="1442" w:type="dxa"/>
            <w:shd w:val="clear" w:color="auto" w:fill="auto"/>
            <w:vAlign w:val="center"/>
          </w:tcPr>
          <w:p w14:paraId="3FA32828" w14:textId="38A6CACF" w:rsidR="00E513D5" w:rsidRPr="00BC7B4D" w:rsidRDefault="00E513D5" w:rsidP="00E513D5">
            <w:pPr>
              <w:pStyle w:val="MDPI42tablebody"/>
              <w:spacing w:line="240" w:lineRule="auto"/>
              <w:rPr>
                <w:color w:val="auto"/>
              </w:rPr>
            </w:pPr>
            <w:r w:rsidRPr="00BC7B4D">
              <w:rPr>
                <w:color w:val="auto"/>
              </w:rPr>
              <w:t>FSR 406</w:t>
            </w:r>
            <w:r w:rsidR="00665387" w:rsidRPr="00BC7B4D">
              <w:rPr>
                <w:color w:val="auto"/>
              </w:rPr>
              <w:t xml:space="preserve"> </w:t>
            </w:r>
            <w:r w:rsidR="00665387" w:rsidRPr="00BC7B4D">
              <w:rPr>
                <w:color w:val="auto"/>
              </w:rPr>
              <w:fldChar w:fldCharType="begin"/>
            </w:r>
            <w:r w:rsidR="007B5711">
              <w:rPr>
                <w:color w:val="auto"/>
              </w:rPr>
              <w:instrText xml:space="preserve"> ADDIN ZOTERO_ITEM CSL_CITATION {"citationID":"z47tbJsK","properties":{"formattedCitation":"[22]","plainCitation":"[22]","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BC7B4D">
              <w:rPr>
                <w:color w:val="auto"/>
              </w:rPr>
              <w:fldChar w:fldCharType="separate"/>
            </w:r>
            <w:r w:rsidR="007B5711" w:rsidRPr="007B5711">
              <w:t>[22]</w:t>
            </w:r>
            <w:r w:rsidR="00665387" w:rsidRPr="00BC7B4D">
              <w:rPr>
                <w:color w:val="auto"/>
              </w:rPr>
              <w:fldChar w:fldCharType="end"/>
            </w:r>
          </w:p>
        </w:tc>
        <w:tc>
          <w:tcPr>
            <w:tcW w:w="1890" w:type="dxa"/>
            <w:shd w:val="clear" w:color="auto" w:fill="auto"/>
            <w:vAlign w:val="center"/>
          </w:tcPr>
          <w:p w14:paraId="7148653D" w14:textId="1BD51D72" w:rsidR="00E513D5" w:rsidRPr="00BC7B4D" w:rsidRDefault="00E513D5" w:rsidP="00E513D5">
            <w:pPr>
              <w:pStyle w:val="MDPI42tablebody"/>
              <w:rPr>
                <w:color w:val="auto"/>
              </w:rPr>
            </w:pPr>
            <w:r w:rsidRPr="00BC7B4D">
              <w:rPr>
                <w:color w:val="auto"/>
              </w:rPr>
              <w:t>Interlink Electronics</w:t>
            </w:r>
          </w:p>
        </w:tc>
        <w:tc>
          <w:tcPr>
            <w:tcW w:w="2700" w:type="dxa"/>
            <w:shd w:val="clear" w:color="auto" w:fill="auto"/>
            <w:vAlign w:val="center"/>
          </w:tcPr>
          <w:p w14:paraId="0160C5C8" w14:textId="790759F2" w:rsidR="00E513D5" w:rsidRPr="00BC7B4D" w:rsidRDefault="00E513D5" w:rsidP="00E513D5">
            <w:pPr>
              <w:pStyle w:val="MDPI42tablebody"/>
              <w:spacing w:line="240" w:lineRule="auto"/>
              <w:rPr>
                <w:color w:val="auto"/>
              </w:rPr>
            </w:pPr>
            <w:r w:rsidRPr="00BC7B4D">
              <w:rPr>
                <w:color w:val="auto"/>
              </w:rPr>
              <w:t>39.6 x 39.6 x 0.46</w:t>
            </w:r>
          </w:p>
        </w:tc>
        <w:tc>
          <w:tcPr>
            <w:tcW w:w="1797" w:type="dxa"/>
            <w:vAlign w:val="center"/>
          </w:tcPr>
          <w:p w14:paraId="71F034A0" w14:textId="1C3B5648" w:rsidR="00E513D5" w:rsidRPr="00BC7B4D" w:rsidRDefault="00EF6011" w:rsidP="00E513D5">
            <w:pPr>
              <w:pStyle w:val="MDPI42tablebody"/>
              <w:spacing w:line="240" w:lineRule="auto"/>
              <w:rPr>
                <w:color w:val="auto"/>
              </w:rPr>
            </w:pPr>
            <w:r w:rsidRPr="00BC7B4D">
              <w:rPr>
                <w:color w:val="auto"/>
              </w:rPr>
              <w:t xml:space="preserve">0.1 </w:t>
            </w:r>
            <w:r w:rsidR="00FC0971" w:rsidRPr="00BC7B4D">
              <w:rPr>
                <w:color w:val="auto"/>
              </w:rPr>
              <w:t>–</w:t>
            </w:r>
            <w:r w:rsidRPr="00BC7B4D">
              <w:rPr>
                <w:color w:val="auto"/>
              </w:rPr>
              <w:t xml:space="preserve"> 1</w:t>
            </w:r>
            <w:r w:rsidR="00FC0971" w:rsidRPr="00BC7B4D">
              <w:rPr>
                <w:color w:val="auto"/>
              </w:rPr>
              <w:t>00</w:t>
            </w:r>
            <w:r w:rsidRPr="00BC7B4D">
              <w:rPr>
                <w:color w:val="auto"/>
                <w:vertAlign w:val="superscript"/>
              </w:rPr>
              <w:t xml:space="preserve"> </w:t>
            </w:r>
            <w:r w:rsidRPr="00BC7B4D">
              <w:rPr>
                <w:color w:val="auto"/>
              </w:rPr>
              <w:t>N</w:t>
            </w:r>
          </w:p>
        </w:tc>
        <w:tc>
          <w:tcPr>
            <w:tcW w:w="20" w:type="dxa"/>
          </w:tcPr>
          <w:p w14:paraId="2D1EF87B" w14:textId="2CA5DBDB" w:rsidR="00E513D5" w:rsidRPr="00BC7B4D" w:rsidRDefault="00E513D5" w:rsidP="00E513D5">
            <w:pPr>
              <w:pStyle w:val="MDPI42tablebody"/>
              <w:spacing w:line="240" w:lineRule="auto"/>
              <w:rPr>
                <w:color w:val="auto"/>
              </w:rPr>
            </w:pPr>
          </w:p>
        </w:tc>
      </w:tr>
      <w:tr w:rsidR="00A546EF" w:rsidRPr="00BC7B4D" w14:paraId="20A8F3B7" w14:textId="77777777" w:rsidTr="00B57CD0">
        <w:trPr>
          <w:trHeight w:val="267"/>
        </w:trPr>
        <w:tc>
          <w:tcPr>
            <w:tcW w:w="1442" w:type="dxa"/>
            <w:shd w:val="clear" w:color="auto" w:fill="auto"/>
            <w:vAlign w:val="center"/>
          </w:tcPr>
          <w:p w14:paraId="148C3EAE" w14:textId="27E05DDA" w:rsidR="00A546EF" w:rsidRPr="00BC7B4D" w:rsidRDefault="00A546EF" w:rsidP="00E513D5">
            <w:pPr>
              <w:pStyle w:val="MDPI42tablebody"/>
              <w:spacing w:line="240" w:lineRule="auto"/>
              <w:rPr>
                <w:color w:val="auto"/>
              </w:rPr>
            </w:pPr>
            <w:r w:rsidRPr="00BC7B4D">
              <w:rPr>
                <w:color w:val="auto"/>
              </w:rPr>
              <w:t>FSR01CE</w:t>
            </w:r>
            <w:r w:rsidR="00B57CD0" w:rsidRPr="00BC7B4D">
              <w:rPr>
                <w:color w:val="auto"/>
              </w:rPr>
              <w:t xml:space="preserve"> </w:t>
            </w:r>
            <w:r w:rsidR="00B57CD0" w:rsidRPr="00BC7B4D">
              <w:rPr>
                <w:color w:val="auto"/>
              </w:rPr>
              <w:fldChar w:fldCharType="begin"/>
            </w:r>
            <w:r w:rsidR="007B5711">
              <w:rPr>
                <w:color w:val="auto"/>
              </w:rPr>
              <w:instrText xml:space="preserve"> ADDIN ZOTERO_ITEM CSL_CITATION {"citationID":"9XtN6rve","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BC7B4D">
              <w:rPr>
                <w:color w:val="auto"/>
              </w:rPr>
              <w:fldChar w:fldCharType="separate"/>
            </w:r>
            <w:r w:rsidR="007B5711" w:rsidRPr="007B5711">
              <w:t>[20]</w:t>
            </w:r>
            <w:r w:rsidR="00B57CD0" w:rsidRPr="00BC7B4D">
              <w:rPr>
                <w:color w:val="auto"/>
              </w:rPr>
              <w:fldChar w:fldCharType="end"/>
            </w:r>
          </w:p>
        </w:tc>
        <w:tc>
          <w:tcPr>
            <w:tcW w:w="1890" w:type="dxa"/>
            <w:shd w:val="clear" w:color="auto" w:fill="auto"/>
            <w:vAlign w:val="center"/>
          </w:tcPr>
          <w:p w14:paraId="634D5514" w14:textId="7D112157" w:rsidR="00A546EF" w:rsidRPr="00BC7B4D" w:rsidRDefault="00A546EF" w:rsidP="00E513D5">
            <w:pPr>
              <w:pStyle w:val="MDPI42tablebody"/>
              <w:rPr>
                <w:color w:val="auto"/>
              </w:rPr>
            </w:pPr>
            <w:r w:rsidRPr="00BC7B4D">
              <w:rPr>
                <w:color w:val="auto"/>
              </w:rPr>
              <w:t>Ohmite</w:t>
            </w:r>
          </w:p>
        </w:tc>
        <w:tc>
          <w:tcPr>
            <w:tcW w:w="2700" w:type="dxa"/>
            <w:shd w:val="clear" w:color="auto" w:fill="auto"/>
            <w:vAlign w:val="center"/>
          </w:tcPr>
          <w:p w14:paraId="28C5BF20" w14:textId="6C6E9391" w:rsidR="00A546EF" w:rsidRPr="00BC7B4D" w:rsidRDefault="00CF63E7" w:rsidP="00E513D5">
            <w:pPr>
              <w:pStyle w:val="MDPI42tablebody"/>
              <w:spacing w:line="240" w:lineRule="auto"/>
              <w:rPr>
                <w:color w:val="auto"/>
              </w:rPr>
            </w:pPr>
            <w:r w:rsidRPr="00BC7B4D">
              <w:rPr>
                <w:color w:val="auto"/>
              </w:rPr>
              <w:t>39.70 x 39.70 x 0.375</w:t>
            </w:r>
          </w:p>
        </w:tc>
        <w:tc>
          <w:tcPr>
            <w:tcW w:w="1797" w:type="dxa"/>
            <w:vAlign w:val="center"/>
          </w:tcPr>
          <w:p w14:paraId="454206D1" w14:textId="5ADD5BD5" w:rsidR="00A546EF" w:rsidRPr="00BC7B4D" w:rsidRDefault="004969D7" w:rsidP="00E513D5">
            <w:pPr>
              <w:pStyle w:val="MDPI42tablebody"/>
              <w:spacing w:line="240" w:lineRule="auto"/>
              <w:rPr>
                <w:color w:val="auto"/>
              </w:rPr>
            </w:pPr>
            <w:r w:rsidRPr="00BC7B4D">
              <w:rPr>
                <w:color w:val="auto"/>
              </w:rPr>
              <w:t>Up till 49</w:t>
            </w:r>
            <w:r w:rsidR="00FC0971" w:rsidRPr="00BC7B4D">
              <w:rPr>
                <w:color w:val="auto"/>
              </w:rPr>
              <w:t xml:space="preserve"> N</w:t>
            </w:r>
          </w:p>
        </w:tc>
        <w:tc>
          <w:tcPr>
            <w:tcW w:w="20" w:type="dxa"/>
          </w:tcPr>
          <w:p w14:paraId="110C51C0" w14:textId="77777777" w:rsidR="00A546EF" w:rsidRPr="00BC7B4D" w:rsidRDefault="00A546EF" w:rsidP="00E513D5">
            <w:pPr>
              <w:pStyle w:val="MDPI42tablebody"/>
              <w:spacing w:line="240" w:lineRule="auto"/>
              <w:rPr>
                <w:color w:val="auto"/>
              </w:rPr>
            </w:pPr>
          </w:p>
        </w:tc>
      </w:tr>
    </w:tbl>
    <w:p w14:paraId="0704FE03" w14:textId="77777777" w:rsidR="00156BE9" w:rsidRPr="00BC7B4D" w:rsidRDefault="00156BE9" w:rsidP="006C344A">
      <w:pPr>
        <w:pStyle w:val="MDPI31text"/>
        <w:ind w:left="2040"/>
        <w:rPr>
          <w:color w:val="auto"/>
        </w:rPr>
      </w:pPr>
    </w:p>
    <w:p w14:paraId="68530456" w14:textId="49B7C142" w:rsidR="00E52229" w:rsidRDefault="00E52229" w:rsidP="00EA3453">
      <w:pPr>
        <w:pStyle w:val="MDPI23heading3"/>
        <w:numPr>
          <w:ilvl w:val="2"/>
          <w:numId w:val="34"/>
        </w:numPr>
      </w:pPr>
      <w:r>
        <w:t>Textile Pressure Sensor</w:t>
      </w:r>
    </w:p>
    <w:p w14:paraId="3DF0420C" w14:textId="108F3982" w:rsidR="00E52229" w:rsidRDefault="00E52229" w:rsidP="00E52229">
      <w:pPr>
        <w:pStyle w:val="MDPI31text"/>
      </w:pPr>
      <w:r>
        <w:t xml:space="preserve">A textile-based pressure sensor is normally composed of a soft fabric-based material. This sensor consists of a conductive thread pattern placed over a dielectric material that serves as a substrate between the threads [21]. Figure </w:t>
      </w:r>
      <w:r w:rsidR="00D36F83">
        <w:t>4a</w:t>
      </w:r>
      <w:r>
        <w:t xml:space="preserve"> shows an example of how each layer within the textile pressure sensor is structured. One of the main advantages seen with textile force sensors is the fact that it is quite flexible, and it seamlessly integrates with garments making it unobstructive to the end user. </w:t>
      </w:r>
      <w:r w:rsidR="00D36AA0">
        <w:t>Hence</w:t>
      </w:r>
      <w:r>
        <w:t xml:space="preserve">, this type of sensor tends to be quite popular among wearable technologies. </w:t>
      </w:r>
    </w:p>
    <w:p w14:paraId="1F5C9FD0" w14:textId="77777777" w:rsidR="0082087C" w:rsidRDefault="0082087C" w:rsidP="00E52229">
      <w:pPr>
        <w:pStyle w:val="MDPI31text"/>
      </w:pPr>
    </w:p>
    <w:tbl>
      <w:tblPr>
        <w:tblW w:w="0" w:type="auto"/>
        <w:jc w:val="center"/>
        <w:tblLook w:val="0000" w:firstRow="0" w:lastRow="0" w:firstColumn="0" w:lastColumn="0" w:noHBand="0" w:noVBand="0"/>
      </w:tblPr>
      <w:tblGrid>
        <w:gridCol w:w="5330"/>
        <w:gridCol w:w="4268"/>
      </w:tblGrid>
      <w:tr w:rsidR="00E52229" w:rsidRPr="00196D5A" w14:paraId="336FFD9A" w14:textId="77777777" w:rsidTr="00E52229">
        <w:trPr>
          <w:jc w:val="center"/>
        </w:trPr>
        <w:tc>
          <w:tcPr>
            <w:tcW w:w="4986" w:type="dxa"/>
            <w:shd w:val="clear" w:color="auto" w:fill="auto"/>
            <w:vAlign w:val="center"/>
          </w:tcPr>
          <w:p w14:paraId="5DF1D897" w14:textId="77777777" w:rsidR="00E52229" w:rsidRPr="00196D5A" w:rsidRDefault="00E52229" w:rsidP="00BA2621">
            <w:pPr>
              <w:pStyle w:val="MDPI52figure"/>
              <w:spacing w:before="0"/>
            </w:pPr>
            <w:r>
              <w:rPr>
                <w:noProof/>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196D5A" w:rsidRDefault="00E52229" w:rsidP="00BA2621">
            <w:pPr>
              <w:pStyle w:val="MDPI52figure"/>
              <w:spacing w:before="0"/>
            </w:pPr>
            <w:r w:rsidRPr="00782D4F">
              <w:rPr>
                <w:noProof/>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8"/>
                          <a:stretch>
                            <a:fillRect/>
                          </a:stretch>
                        </pic:blipFill>
                        <pic:spPr>
                          <a:xfrm>
                            <a:off x="0" y="0"/>
                            <a:ext cx="1702712" cy="1621951"/>
                          </a:xfrm>
                          <a:prstGeom prst="rect">
                            <a:avLst/>
                          </a:prstGeom>
                        </pic:spPr>
                      </pic:pic>
                    </a:graphicData>
                  </a:graphic>
                </wp:inline>
              </w:drawing>
            </w:r>
          </w:p>
        </w:tc>
      </w:tr>
      <w:tr w:rsidR="00E52229" w:rsidRPr="00196D5A" w14:paraId="7793E3A4" w14:textId="77777777" w:rsidTr="00E52229">
        <w:trPr>
          <w:jc w:val="center"/>
        </w:trPr>
        <w:tc>
          <w:tcPr>
            <w:tcW w:w="4986" w:type="dxa"/>
            <w:shd w:val="clear" w:color="auto" w:fill="auto"/>
            <w:vAlign w:val="center"/>
          </w:tcPr>
          <w:p w14:paraId="6A60D98E" w14:textId="77777777" w:rsidR="00E52229" w:rsidRPr="00196D5A" w:rsidRDefault="00E52229" w:rsidP="00BA2621">
            <w:pPr>
              <w:pStyle w:val="MDPI42tablebody"/>
            </w:pPr>
            <w:r w:rsidRPr="00196D5A">
              <w:lastRenderedPageBreak/>
              <w:t>(</w:t>
            </w:r>
            <w:r w:rsidRPr="000122AB">
              <w:rPr>
                <w:b/>
              </w:rPr>
              <w:t>a</w:t>
            </w:r>
            <w:r w:rsidRPr="00196D5A">
              <w:t>)</w:t>
            </w:r>
          </w:p>
        </w:tc>
        <w:tc>
          <w:tcPr>
            <w:tcW w:w="4268" w:type="dxa"/>
          </w:tcPr>
          <w:p w14:paraId="208709E9" w14:textId="77777777" w:rsidR="00E52229" w:rsidRPr="00196D5A" w:rsidRDefault="00E52229" w:rsidP="00BA2621">
            <w:pPr>
              <w:pStyle w:val="MDPI42tablebody"/>
            </w:pPr>
            <w:r w:rsidRPr="00196D5A">
              <w:t>(</w:t>
            </w:r>
            <w:r w:rsidRPr="000122AB">
              <w:rPr>
                <w:b/>
              </w:rPr>
              <w:t>b</w:t>
            </w:r>
            <w:r w:rsidRPr="00196D5A">
              <w:t>)</w:t>
            </w:r>
          </w:p>
        </w:tc>
      </w:tr>
    </w:tbl>
    <w:p w14:paraId="45228CB8" w14:textId="60739D71" w:rsidR="00E52229" w:rsidRDefault="00E52229" w:rsidP="00E52229">
      <w:pPr>
        <w:pStyle w:val="MDPI51figurecaption"/>
        <w:ind w:left="2968"/>
      </w:pPr>
      <w:r w:rsidRPr="00740594">
        <w:rPr>
          <w:b/>
          <w:bCs/>
        </w:rPr>
        <w:t xml:space="preserve">Figure </w:t>
      </w:r>
      <w:r w:rsidR="002F0078">
        <w:rPr>
          <w:b/>
          <w:bCs/>
        </w:rPr>
        <w:t>4</w:t>
      </w:r>
      <w:r>
        <w:t xml:space="preserve">. Textile Pressure Sensor (a) Textile Pressure Sensor composition </w:t>
      </w:r>
      <w:r w:rsidR="008409CE">
        <w:fldChar w:fldCharType="begin"/>
      </w:r>
      <w:r w:rsidR="007B5711">
        <w:instrText xml:space="preserve"> ADDIN ZOTERO_ITEM CSL_CITATION {"citationID":"XVIR1Aoj","properties":{"formattedCitation":"[23]","plainCitation":"[23]","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fldChar w:fldCharType="separate"/>
      </w:r>
      <w:r w:rsidR="007B5711" w:rsidRPr="007B5711">
        <w:t>[23]</w:t>
      </w:r>
      <w:r w:rsidR="008409CE">
        <w:fldChar w:fldCharType="end"/>
      </w:r>
      <w:r>
        <w:t xml:space="preserve">; (b) PreCaTex sensor </w:t>
      </w:r>
      <w:r w:rsidR="008409CE">
        <w:fldChar w:fldCharType="begin"/>
      </w:r>
      <w:r w:rsidR="007B5711">
        <w:instrText xml:space="preserve"> ADDIN ZOTERO_ITEM CSL_CITATION {"citationID":"YOCu0rkU","properties":{"formattedCitation":"[24]","plainCitation":"[24]","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fldChar w:fldCharType="separate"/>
      </w:r>
      <w:r w:rsidR="007B5711" w:rsidRPr="007B5711">
        <w:t>[24]</w:t>
      </w:r>
      <w:r w:rsidR="008409CE">
        <w:fldChar w:fldCharType="end"/>
      </w:r>
      <w:r>
        <w:t>.</w:t>
      </w:r>
    </w:p>
    <w:p w14:paraId="776001F8" w14:textId="0B25E7D4" w:rsidR="00EA3453" w:rsidRDefault="00E52229" w:rsidP="00EA3453">
      <w:pPr>
        <w:pStyle w:val="MDPI31text"/>
      </w:pPr>
      <w:r>
        <w:t xml:space="preserve">A few research studies were found to have used textile sensors to classify sitting postures. One of which was Kim et al </w:t>
      </w:r>
      <w:r w:rsidR="009169CA">
        <w:fldChar w:fldCharType="begin"/>
      </w:r>
      <w:r w:rsidR="007B5711">
        <w:instrText xml:space="preserve"> ADDIN ZOTERO_ITEM CSL_CITATION {"citationID":"kkraCpEO","properties":{"formattedCitation":"[25]","plainCitation":"[25]","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fldChar w:fldCharType="separate"/>
      </w:r>
      <w:r w:rsidR="007B5711" w:rsidRPr="007B5711">
        <w:t>[25]</w:t>
      </w:r>
      <w:r w:rsidR="009169CA">
        <w:fldChar w:fldCharType="end"/>
      </w:r>
      <w:r w:rsidR="009169CA">
        <w:t xml:space="preserve"> </w:t>
      </w:r>
      <w:r>
        <w:t xml:space="preserve">who developed a washable textile pressure sensor and incorporated it into their chair system to classify 7 sitting postures using a decision algorithm. Another study proposed a “eCushion” device which is made up of a textile pressure array sensor that can detect 7 different sitting postures at 85.9% accuracy </w:t>
      </w:r>
      <w:r w:rsidR="00AD5AAF">
        <w:fldChar w:fldCharType="begin"/>
      </w:r>
      <w:r w:rsidR="007B5711">
        <w:instrText xml:space="preserve"> ADDIN ZOTERO_ITEM CSL_CITATION {"citationID":"ebD9Hc9X","properties":{"formattedCitation":"[26]","plainCitation":"[26]","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fldChar w:fldCharType="separate"/>
      </w:r>
      <w:r w:rsidR="007B5711" w:rsidRPr="007B5711">
        <w:t>[26]</w:t>
      </w:r>
      <w:r w:rsidR="00AD5AAF">
        <w:fldChar w:fldCharType="end"/>
      </w:r>
      <w:r>
        <w:t xml:space="preserve">. Additionally, Martínez-Estrada et al </w:t>
      </w:r>
      <w:r w:rsidR="00AD5AAF">
        <w:fldChar w:fldCharType="begin"/>
      </w:r>
      <w:r w:rsidR="007B5711">
        <w:instrText xml:space="preserve"> ADDIN ZOTERO_ITEM CSL_CITATION {"citationID":"SwJWfZ7b","properties":{"formattedCitation":"[24]","plainCitation":"[24]","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fldChar w:fldCharType="separate"/>
      </w:r>
      <w:r w:rsidR="007B5711" w:rsidRPr="007B5711">
        <w:t>[24]</w:t>
      </w:r>
      <w:r w:rsidR="00AD5AAF">
        <w:fldChar w:fldCharType="end"/>
      </w:r>
      <w:r>
        <w:t xml:space="preserve"> also developed something similar by using 10 presence textile capacitive sensor (embroidered) sensors.</w:t>
      </w:r>
    </w:p>
    <w:p w14:paraId="2831FF4A" w14:textId="77777777" w:rsidR="00C6225B" w:rsidRDefault="00C6225B" w:rsidP="00EA3453">
      <w:pPr>
        <w:pStyle w:val="MDPI31text"/>
      </w:pPr>
    </w:p>
    <w:p w14:paraId="7F8D1A06" w14:textId="18155B79" w:rsidR="00D359E5" w:rsidRPr="00D359E5" w:rsidRDefault="00D359E5" w:rsidP="00EA3453">
      <w:pPr>
        <w:pStyle w:val="MDPI23heading3"/>
        <w:numPr>
          <w:ilvl w:val="2"/>
          <w:numId w:val="34"/>
        </w:numPr>
      </w:pPr>
      <w:r w:rsidRPr="00D359E5">
        <w:t>Load Cells</w:t>
      </w:r>
    </w:p>
    <w:p w14:paraId="632C4E1D" w14:textId="2AF50B57" w:rsidR="00D359E5" w:rsidRDefault="00D359E5" w:rsidP="00D359E5">
      <w:pPr>
        <w:pStyle w:val="MDPI31text"/>
      </w:pPr>
      <w:r>
        <w:t>Load cells also known as Strain Guage Loads cells are another variation of force sensor which is commonly used to measure monitor sitting postures. The sensor works by converting the mechanical force being applied to it into digital signals which can be read by microcontrollers</w:t>
      </w:r>
      <w:r w:rsidR="00F74CA4">
        <w:t xml:space="preserve"> </w:t>
      </w:r>
      <w:r w:rsidR="00F74CA4">
        <w:fldChar w:fldCharType="begin"/>
      </w:r>
      <w:r w:rsidR="007B5711">
        <w:instrText xml:space="preserve"> ADDIN ZOTERO_ITEM CSL_CITATION {"citationID":"mxsxeitF","properties":{"formattedCitation":"[27]","plainCitation":"[27]","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F74CA4">
        <w:fldChar w:fldCharType="separate"/>
      </w:r>
      <w:r w:rsidR="007B5711" w:rsidRPr="007B5711">
        <w:t>[27]</w:t>
      </w:r>
      <w:r w:rsidR="00F74CA4">
        <w:fldChar w:fldCharType="end"/>
      </w:r>
      <w:r>
        <w:t>.</w:t>
      </w:r>
      <w:r w:rsidR="00F74CA4">
        <w:t xml:space="preserve"> Some of the commercially available </w:t>
      </w:r>
      <w:r w:rsidR="00310F53">
        <w:t>load cell sensors can be found in Table 4 below.</w:t>
      </w:r>
    </w:p>
    <w:p w14:paraId="0DAAB873" w14:textId="11B21BC8" w:rsidR="0034017D" w:rsidRPr="00BC7B4D" w:rsidRDefault="0034017D" w:rsidP="0034017D">
      <w:pPr>
        <w:pStyle w:val="MDPI41tablecaption"/>
        <w:rPr>
          <w:color w:val="auto"/>
        </w:rPr>
      </w:pPr>
      <w:r w:rsidRPr="00BC7B4D">
        <w:rPr>
          <w:b/>
          <w:color w:val="auto"/>
        </w:rPr>
        <w:t xml:space="preserve">Table </w:t>
      </w:r>
      <w:r w:rsidR="00383DE8" w:rsidRPr="00BC7B4D">
        <w:rPr>
          <w:b/>
          <w:color w:val="auto"/>
        </w:rPr>
        <w:t>4</w:t>
      </w:r>
      <w:r w:rsidRPr="00BC7B4D">
        <w:rPr>
          <w:b/>
          <w:color w:val="auto"/>
        </w:rPr>
        <w:t>.</w:t>
      </w:r>
      <w:r w:rsidRPr="00BC7B4D">
        <w:rPr>
          <w:color w:val="auto"/>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BC7B4D"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BC7B4D" w:rsidRDefault="0034017D" w:rsidP="00697308">
            <w:pPr>
              <w:pStyle w:val="MDPI42tablebody"/>
              <w:spacing w:line="240" w:lineRule="auto"/>
              <w:rPr>
                <w:b/>
                <w:snapToGrid/>
                <w:color w:val="auto"/>
              </w:rPr>
            </w:pPr>
            <w:r w:rsidRPr="00BC7B4D">
              <w:rPr>
                <w:b/>
                <w:snapToGrid/>
                <w:color w:val="auto"/>
              </w:rPr>
              <w:t>Model</w:t>
            </w:r>
          </w:p>
        </w:tc>
        <w:tc>
          <w:tcPr>
            <w:tcW w:w="2340" w:type="dxa"/>
            <w:tcBorders>
              <w:bottom w:val="single" w:sz="4" w:space="0" w:color="auto"/>
            </w:tcBorders>
            <w:shd w:val="clear" w:color="auto" w:fill="auto"/>
            <w:vAlign w:val="center"/>
          </w:tcPr>
          <w:p w14:paraId="7421D0F9" w14:textId="77777777" w:rsidR="0034017D" w:rsidRPr="00BC7B4D" w:rsidRDefault="0034017D" w:rsidP="00697308">
            <w:pPr>
              <w:pStyle w:val="MDPI42tablebody"/>
              <w:spacing w:line="240" w:lineRule="auto"/>
              <w:rPr>
                <w:b/>
                <w:snapToGrid/>
                <w:color w:val="auto"/>
              </w:rPr>
            </w:pPr>
            <w:r w:rsidRPr="00BC7B4D">
              <w:rPr>
                <w:b/>
                <w:snapToGrid/>
                <w:color w:val="auto"/>
              </w:rPr>
              <w:t xml:space="preserve">Manufacturer </w:t>
            </w:r>
          </w:p>
        </w:tc>
        <w:tc>
          <w:tcPr>
            <w:tcW w:w="2790" w:type="dxa"/>
            <w:tcBorders>
              <w:bottom w:val="single" w:sz="4" w:space="0" w:color="auto"/>
            </w:tcBorders>
            <w:shd w:val="clear" w:color="auto" w:fill="auto"/>
            <w:vAlign w:val="center"/>
          </w:tcPr>
          <w:p w14:paraId="505AC409" w14:textId="77777777" w:rsidR="0034017D" w:rsidRPr="00BC7B4D" w:rsidRDefault="0034017D" w:rsidP="00697308">
            <w:pPr>
              <w:pStyle w:val="MDPI42tablebody"/>
              <w:spacing w:line="240" w:lineRule="auto"/>
              <w:rPr>
                <w:b/>
                <w:snapToGrid/>
                <w:color w:val="auto"/>
              </w:rPr>
            </w:pPr>
            <w:r w:rsidRPr="00BC7B4D">
              <w:rPr>
                <w:b/>
                <w:snapToGrid/>
                <w:color w:val="auto"/>
              </w:rPr>
              <w:t xml:space="preserve">Dimensions </w:t>
            </w:r>
          </w:p>
          <w:p w14:paraId="451F768B" w14:textId="1A7B1180" w:rsidR="0034017D" w:rsidRPr="00BC7B4D" w:rsidRDefault="0034017D" w:rsidP="00697308">
            <w:pPr>
              <w:pStyle w:val="MDPI42tablebody"/>
              <w:spacing w:line="240" w:lineRule="auto"/>
              <w:rPr>
                <w:b/>
                <w:snapToGrid/>
                <w:color w:val="auto"/>
              </w:rPr>
            </w:pPr>
            <w:r w:rsidRPr="00BC7B4D">
              <w:rPr>
                <w:b/>
                <w:snapToGrid/>
                <w:color w:val="auto"/>
              </w:rPr>
              <w:t>(Length x Width) (mm)</w:t>
            </w:r>
          </w:p>
        </w:tc>
        <w:tc>
          <w:tcPr>
            <w:tcW w:w="1257" w:type="dxa"/>
            <w:tcBorders>
              <w:bottom w:val="single" w:sz="4" w:space="0" w:color="auto"/>
            </w:tcBorders>
            <w:vAlign w:val="center"/>
          </w:tcPr>
          <w:p w14:paraId="63139433" w14:textId="3A0C3142" w:rsidR="0034017D" w:rsidRPr="00BC7B4D" w:rsidRDefault="00A32B90" w:rsidP="00A32B90">
            <w:pPr>
              <w:pStyle w:val="MDPI42tablebody"/>
              <w:spacing w:line="240" w:lineRule="auto"/>
              <w:rPr>
                <w:b/>
                <w:snapToGrid/>
                <w:color w:val="auto"/>
              </w:rPr>
            </w:pPr>
            <w:r w:rsidRPr="00BC7B4D">
              <w:rPr>
                <w:b/>
                <w:snapToGrid/>
                <w:color w:val="auto"/>
              </w:rPr>
              <w:t>Capacity</w:t>
            </w:r>
            <w:r w:rsidR="0034017D" w:rsidRPr="00BC7B4D">
              <w:rPr>
                <w:b/>
                <w:snapToGrid/>
                <w:color w:val="auto"/>
              </w:rPr>
              <w:t xml:space="preserve"> </w:t>
            </w:r>
            <w:r w:rsidRPr="00BC7B4D">
              <w:rPr>
                <w:b/>
                <w:snapToGrid/>
                <w:color w:val="auto"/>
              </w:rPr>
              <w:t>(kg</w:t>
            </w:r>
            <w:r w:rsidR="0034017D" w:rsidRPr="00BC7B4D">
              <w:rPr>
                <w:b/>
                <w:snapToGrid/>
                <w:color w:val="auto"/>
              </w:rPr>
              <w:t>)</w:t>
            </w:r>
          </w:p>
        </w:tc>
        <w:tc>
          <w:tcPr>
            <w:tcW w:w="20" w:type="dxa"/>
            <w:tcBorders>
              <w:bottom w:val="single" w:sz="4" w:space="0" w:color="auto"/>
            </w:tcBorders>
          </w:tcPr>
          <w:p w14:paraId="01296357" w14:textId="77777777" w:rsidR="0034017D" w:rsidRPr="00BC7B4D" w:rsidRDefault="0034017D" w:rsidP="00697308">
            <w:pPr>
              <w:pStyle w:val="MDPI42tablebody"/>
              <w:spacing w:line="240" w:lineRule="auto"/>
              <w:rPr>
                <w:b/>
                <w:snapToGrid/>
                <w:color w:val="auto"/>
              </w:rPr>
            </w:pPr>
          </w:p>
        </w:tc>
      </w:tr>
      <w:tr w:rsidR="00BC7B4D" w:rsidRPr="00BC7B4D" w14:paraId="1E532F5F" w14:textId="77777777" w:rsidTr="002D3B39">
        <w:trPr>
          <w:trHeight w:val="251"/>
        </w:trPr>
        <w:tc>
          <w:tcPr>
            <w:tcW w:w="1442" w:type="dxa"/>
            <w:shd w:val="clear" w:color="auto" w:fill="auto"/>
            <w:vAlign w:val="center"/>
          </w:tcPr>
          <w:p w14:paraId="18610E93" w14:textId="7AADA420" w:rsidR="0034017D" w:rsidRPr="00BC7B4D" w:rsidRDefault="0034017D" w:rsidP="00697308">
            <w:pPr>
              <w:pStyle w:val="MDPI42tablebody"/>
              <w:spacing w:line="240" w:lineRule="auto"/>
              <w:rPr>
                <w:color w:val="auto"/>
              </w:rPr>
            </w:pPr>
            <w:r w:rsidRPr="00BC7B4D">
              <w:rPr>
                <w:color w:val="auto"/>
              </w:rPr>
              <w:t xml:space="preserve">SEN-10245 </w:t>
            </w:r>
            <w:r w:rsidRPr="00BC7B4D">
              <w:rPr>
                <w:color w:val="auto"/>
              </w:rPr>
              <w:fldChar w:fldCharType="begin"/>
            </w:r>
            <w:r w:rsidR="007B5711">
              <w:rPr>
                <w:color w:val="auto"/>
              </w:rPr>
              <w:instrText xml:space="preserve"> ADDIN ZOTERO_ITEM CSL_CITATION {"citationID":"YOLQGZ48","properties":{"formattedCitation":"[21]","plainCitation":"[21]","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BC7B4D">
              <w:rPr>
                <w:color w:val="auto"/>
              </w:rPr>
              <w:fldChar w:fldCharType="separate"/>
            </w:r>
            <w:r w:rsidR="007B5711" w:rsidRPr="007B5711">
              <w:t>[21]</w:t>
            </w:r>
            <w:r w:rsidRPr="00BC7B4D">
              <w:rPr>
                <w:color w:val="auto"/>
              </w:rPr>
              <w:fldChar w:fldCharType="end"/>
            </w:r>
          </w:p>
        </w:tc>
        <w:tc>
          <w:tcPr>
            <w:tcW w:w="2340" w:type="dxa"/>
            <w:shd w:val="clear" w:color="auto" w:fill="auto"/>
            <w:vAlign w:val="center"/>
          </w:tcPr>
          <w:p w14:paraId="5E78DC27" w14:textId="7030FD63" w:rsidR="0034017D" w:rsidRPr="00BC7B4D" w:rsidRDefault="00DC5178" w:rsidP="00697308">
            <w:pPr>
              <w:pStyle w:val="MDPI42tablebody"/>
              <w:spacing w:line="240" w:lineRule="auto"/>
              <w:rPr>
                <w:color w:val="auto"/>
              </w:rPr>
            </w:pPr>
            <w:r w:rsidRPr="00BC7B4D">
              <w:rPr>
                <w:color w:val="auto"/>
              </w:rPr>
              <w:t>SparkFun Electronics</w:t>
            </w:r>
          </w:p>
        </w:tc>
        <w:tc>
          <w:tcPr>
            <w:tcW w:w="2790" w:type="dxa"/>
            <w:shd w:val="clear" w:color="auto" w:fill="auto"/>
            <w:vAlign w:val="center"/>
          </w:tcPr>
          <w:p w14:paraId="5DA2B5F2" w14:textId="6846A999" w:rsidR="0034017D" w:rsidRPr="00BC7B4D" w:rsidRDefault="002D3B39" w:rsidP="00697308">
            <w:pPr>
              <w:pStyle w:val="MDPI42tablebody"/>
              <w:spacing w:line="240" w:lineRule="auto"/>
              <w:rPr>
                <w:color w:val="auto"/>
              </w:rPr>
            </w:pPr>
            <w:r w:rsidRPr="00BC7B4D">
              <w:rPr>
                <w:color w:val="auto"/>
              </w:rPr>
              <w:t>34 x 34</w:t>
            </w:r>
          </w:p>
        </w:tc>
        <w:tc>
          <w:tcPr>
            <w:tcW w:w="1257" w:type="dxa"/>
            <w:vAlign w:val="center"/>
          </w:tcPr>
          <w:p w14:paraId="462AEB1E" w14:textId="27F87654" w:rsidR="0034017D" w:rsidRPr="00BC7B4D" w:rsidRDefault="00A32B90" w:rsidP="00697308">
            <w:pPr>
              <w:pStyle w:val="MDPI42tablebody"/>
              <w:spacing w:line="240" w:lineRule="auto"/>
              <w:rPr>
                <w:color w:val="auto"/>
              </w:rPr>
            </w:pPr>
            <w:r w:rsidRPr="00BC7B4D">
              <w:rPr>
                <w:color w:val="auto"/>
              </w:rPr>
              <w:t>40-50</w:t>
            </w:r>
          </w:p>
        </w:tc>
        <w:tc>
          <w:tcPr>
            <w:tcW w:w="20" w:type="dxa"/>
          </w:tcPr>
          <w:p w14:paraId="778AAE71" w14:textId="77777777" w:rsidR="0034017D" w:rsidRPr="00BC7B4D" w:rsidRDefault="0034017D" w:rsidP="00697308">
            <w:pPr>
              <w:pStyle w:val="MDPI42tablebody"/>
              <w:spacing w:line="240" w:lineRule="auto"/>
              <w:rPr>
                <w:color w:val="auto"/>
              </w:rPr>
            </w:pPr>
          </w:p>
        </w:tc>
      </w:tr>
      <w:tr w:rsidR="00BC7B4D" w:rsidRPr="00BC7B4D" w14:paraId="5651F6AA" w14:textId="77777777" w:rsidTr="002D3B39">
        <w:trPr>
          <w:trHeight w:val="267"/>
        </w:trPr>
        <w:tc>
          <w:tcPr>
            <w:tcW w:w="1442" w:type="dxa"/>
            <w:shd w:val="clear" w:color="auto" w:fill="auto"/>
            <w:vAlign w:val="center"/>
          </w:tcPr>
          <w:p w14:paraId="784D0EF9" w14:textId="453F8BC1" w:rsidR="0034017D" w:rsidRPr="00BC7B4D" w:rsidRDefault="00B87082" w:rsidP="00697308">
            <w:pPr>
              <w:pStyle w:val="MDPI42tablebody"/>
              <w:spacing w:line="240" w:lineRule="auto"/>
              <w:rPr>
                <w:color w:val="auto"/>
              </w:rPr>
            </w:pPr>
            <w:r w:rsidRPr="00BC7B4D">
              <w:rPr>
                <w:color w:val="auto"/>
              </w:rPr>
              <w:t>P0236-142</w:t>
            </w:r>
            <w:r w:rsidR="00C117F2" w:rsidRPr="00BC7B4D">
              <w:rPr>
                <w:color w:val="auto"/>
              </w:rPr>
              <w:t xml:space="preserve"> </w:t>
            </w:r>
            <w:r w:rsidR="00C117F2" w:rsidRPr="00BC7B4D">
              <w:rPr>
                <w:color w:val="auto"/>
              </w:rPr>
              <w:fldChar w:fldCharType="begin"/>
            </w:r>
            <w:r w:rsidR="007B5711">
              <w:rPr>
                <w:color w:val="auto"/>
              </w:rPr>
              <w:instrText xml:space="preserve"> ADDIN ZOTERO_ITEM CSL_CITATION {"citationID":"0W6pp69n","properties":{"formattedCitation":"[28]","plainCitation":"[2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BC7B4D">
              <w:rPr>
                <w:color w:val="auto"/>
              </w:rPr>
              <w:fldChar w:fldCharType="separate"/>
            </w:r>
            <w:r w:rsidR="007B5711" w:rsidRPr="007B5711">
              <w:t>[28]</w:t>
            </w:r>
            <w:r w:rsidR="00C117F2" w:rsidRPr="00BC7B4D">
              <w:rPr>
                <w:color w:val="auto"/>
              </w:rPr>
              <w:fldChar w:fldCharType="end"/>
            </w:r>
            <w:r w:rsidRPr="00BC7B4D">
              <w:rPr>
                <w:color w:val="auto"/>
              </w:rPr>
              <w:t xml:space="preserve"> </w:t>
            </w:r>
          </w:p>
        </w:tc>
        <w:tc>
          <w:tcPr>
            <w:tcW w:w="2340" w:type="dxa"/>
            <w:shd w:val="clear" w:color="auto" w:fill="auto"/>
            <w:vAlign w:val="center"/>
          </w:tcPr>
          <w:p w14:paraId="3F4460E4" w14:textId="140B5442" w:rsidR="0034017D" w:rsidRPr="00BC7B4D" w:rsidRDefault="00B87082" w:rsidP="00697308">
            <w:pPr>
              <w:pStyle w:val="MDPI42tablebody"/>
              <w:rPr>
                <w:color w:val="auto"/>
              </w:rPr>
            </w:pPr>
            <w:r w:rsidRPr="00BC7B4D">
              <w:rPr>
                <w:color w:val="auto"/>
              </w:rPr>
              <w:t>Hanjin Data Corps</w:t>
            </w:r>
          </w:p>
        </w:tc>
        <w:tc>
          <w:tcPr>
            <w:tcW w:w="2790" w:type="dxa"/>
            <w:shd w:val="clear" w:color="auto" w:fill="auto"/>
            <w:vAlign w:val="center"/>
          </w:tcPr>
          <w:p w14:paraId="3D45DD2D" w14:textId="162E069F" w:rsidR="0034017D" w:rsidRPr="00BC7B4D" w:rsidRDefault="00383DE8" w:rsidP="00697308">
            <w:pPr>
              <w:pStyle w:val="MDPI42tablebody"/>
              <w:spacing w:line="240" w:lineRule="auto"/>
              <w:rPr>
                <w:color w:val="auto"/>
              </w:rPr>
            </w:pPr>
            <w:r w:rsidRPr="00BC7B4D">
              <w:rPr>
                <w:color w:val="auto"/>
              </w:rPr>
              <w:t>34 x 34</w:t>
            </w:r>
          </w:p>
        </w:tc>
        <w:tc>
          <w:tcPr>
            <w:tcW w:w="1257" w:type="dxa"/>
            <w:vAlign w:val="center"/>
          </w:tcPr>
          <w:p w14:paraId="3C42D2BA" w14:textId="7EC0CEA2" w:rsidR="0034017D" w:rsidRPr="00BC7B4D" w:rsidRDefault="00383DE8" w:rsidP="00697308">
            <w:pPr>
              <w:pStyle w:val="MDPI42tablebody"/>
              <w:spacing w:line="240" w:lineRule="auto"/>
              <w:rPr>
                <w:color w:val="auto"/>
              </w:rPr>
            </w:pPr>
            <w:r w:rsidRPr="00BC7B4D">
              <w:rPr>
                <w:color w:val="auto"/>
              </w:rPr>
              <w:t>-</w:t>
            </w:r>
          </w:p>
        </w:tc>
        <w:tc>
          <w:tcPr>
            <w:tcW w:w="20" w:type="dxa"/>
          </w:tcPr>
          <w:p w14:paraId="6A9AF911" w14:textId="77777777" w:rsidR="0034017D" w:rsidRPr="00BC7B4D" w:rsidRDefault="0034017D" w:rsidP="00697308">
            <w:pPr>
              <w:pStyle w:val="MDPI42tablebody"/>
              <w:spacing w:line="240" w:lineRule="auto"/>
              <w:rPr>
                <w:color w:val="auto"/>
              </w:rPr>
            </w:pPr>
          </w:p>
        </w:tc>
      </w:tr>
    </w:tbl>
    <w:p w14:paraId="77D0506F" w14:textId="77777777" w:rsidR="0034017D" w:rsidRDefault="0034017D" w:rsidP="00D359E5">
      <w:pPr>
        <w:pStyle w:val="MDPI31text"/>
      </w:pPr>
    </w:p>
    <w:p w14:paraId="35BDAB24" w14:textId="67286D25" w:rsidR="00D359E5" w:rsidRDefault="00D359E5" w:rsidP="00D359E5">
      <w:pPr>
        <w:pStyle w:val="MDPI31text"/>
      </w:pPr>
      <w:r>
        <w:t xml:space="preserve"> </w:t>
      </w:r>
      <w:r w:rsidR="000219F6">
        <w:t xml:space="preserve">In terms of the research studies that implemented load cells, </w:t>
      </w:r>
      <w:r>
        <w:t xml:space="preserve">Roh et al. in 2018 </w:t>
      </w:r>
      <w:r>
        <w:fldChar w:fldCharType="begin"/>
      </w:r>
      <w:r w:rsidR="007B5711">
        <w:instrText xml:space="preserve"> ADDIN ZOTERO_ITEM CSL_CITATION {"citationID":"GKe7PrM7","properties":{"formattedCitation":"[28]","plainCitation":"[2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7B5711" w:rsidRPr="007B5711">
        <w:t>[28]</w:t>
      </w:r>
      <w:r>
        <w:fldChar w:fldCharType="end"/>
      </w:r>
      <w:r>
        <w:t xml:space="preserve"> developed a smart chair by integrating 4 load cell sensors within the chair sitting cushion to classify 6 sitting postures. An accuracy of 97.94% was achieved using a SVM (RBF kernel) ML model. Similarly, Pereira and Plácido da Silva in 2023 </w:t>
      </w:r>
      <w:r>
        <w:fldChar w:fldCharType="begin"/>
      </w:r>
      <w:r w:rsidR="007B5711">
        <w:instrText xml:space="preserve"> ADDIN ZOTERO_ITEM CSL_CITATION {"citationID":"gLgG9lFs","properties":{"formattedCitation":"[29]","plainCitation":"[29]","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7B5711" w:rsidRPr="007B5711">
        <w:t>[29]</w:t>
      </w:r>
      <w:r>
        <w:fldChar w:fldCharType="end"/>
      </w:r>
      <w:r>
        <w:t xml:space="preserve"> distributed 3 load cells across the seat’s cushion in order to classify 8 sitting postures; overall they were able to a classification accuracy of 98.50%.</w:t>
      </w:r>
    </w:p>
    <w:p w14:paraId="485B608A" w14:textId="77777777" w:rsidR="00D359E5" w:rsidRDefault="00D359E5" w:rsidP="00D359E5">
      <w:pPr>
        <w:pStyle w:val="MDPI31text"/>
      </w:pPr>
    </w:p>
    <w:p w14:paraId="0175A04A" w14:textId="422EEB25" w:rsidR="00D359E5" w:rsidRPr="00A070B0" w:rsidRDefault="00D359E5" w:rsidP="002B0A1B">
      <w:pPr>
        <w:pStyle w:val="MDPI23heading3"/>
        <w:numPr>
          <w:ilvl w:val="2"/>
          <w:numId w:val="34"/>
        </w:numPr>
      </w:pPr>
      <w:r w:rsidRPr="00A070B0">
        <w:t>Flex Sensors</w:t>
      </w:r>
    </w:p>
    <w:p w14:paraId="1FB9D384" w14:textId="4264CD9B" w:rsidR="00E32DAE" w:rsidRDefault="00D359E5" w:rsidP="00E32DAE">
      <w:pPr>
        <w:pStyle w:val="MDPI31text"/>
      </w:pPr>
      <w:r>
        <w:t xml:space="preserve">A flex sensor, also known as a bend sensor, works by measuring the degree of displacement resulting from the bending action being applied to the sensor </w:t>
      </w:r>
      <w:r>
        <w:fldChar w:fldCharType="begin"/>
      </w:r>
      <w:r w:rsidR="007B5711">
        <w:instrText xml:space="preserve"> ADDIN ZOTERO_ITEM CSL_CITATION {"citationID":"snQR9O3i","properties":{"formattedCitation":"[30]","plainCitation":"[30]","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fldChar w:fldCharType="separate"/>
      </w:r>
      <w:r w:rsidR="007B5711" w:rsidRPr="007B5711">
        <w:t>[30]</w:t>
      </w:r>
      <w:r>
        <w:fldChar w:fldCharType="end"/>
      </w:r>
      <w:r>
        <w:t xml:space="preserve">. It was seen that the primary use of flex sensors in the classification of sitting postures is not a widely popular approach among numerous studies. </w:t>
      </w:r>
    </w:p>
    <w:p w14:paraId="599FA14A" w14:textId="14B5C744" w:rsidR="00D359E5" w:rsidRDefault="00D359E5" w:rsidP="00E32DAE">
      <w:pPr>
        <w:pStyle w:val="MDPI31text"/>
      </w:pPr>
      <w:r>
        <w:t xml:space="preserve">Overall, there were only 2 studies identified that utilized this method for sitting posture detection. The first was by Hu et al </w:t>
      </w:r>
      <w:r>
        <w:fldChar w:fldCharType="begin"/>
      </w:r>
      <w:r w:rsidR="007B5711">
        <w:instrText xml:space="preserve"> ADDIN ZOTERO_ITEM CSL_CITATION {"citationID":"yIgAyEHq","properties":{"formattedCitation":"[31]","plainCitation":"[3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7B5711" w:rsidRPr="007B5711">
        <w:t>[31]</w:t>
      </w:r>
      <w:r>
        <w:fldChar w:fldCharType="end"/>
      </w:r>
      <w:r>
        <w:t xml:space="preserve"> who developed a smart sensing chair using 6 flex sensors and a 2-layer Artificial neural network (ANN) for detecting 7 sitting postures and achieved an accuracy of 97.43%. The second was by </w:t>
      </w:r>
      <w:r>
        <w:fldChar w:fldCharType="begin"/>
      </w:r>
      <w:r w:rsidR="007B5711">
        <w:instrText xml:space="preserve"> ADDIN ZOTERO_ITEM CSL_CITATION {"citationID":"5tW320UG","properties":{"formattedCitation":"[32]","plainCitation":"[3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7B5711" w:rsidRPr="007B5711">
        <w:t>[32]</w:t>
      </w:r>
      <w:r>
        <w:fldChar w:fldCharType="end"/>
      </w:r>
      <w:r>
        <w:t xml:space="preserve"> which also developed a similar system without the use of an ML model which aimed at detecting 7 different sitting postures. </w:t>
      </w:r>
    </w:p>
    <w:p w14:paraId="5BFB751A" w14:textId="77777777" w:rsidR="00D359E5" w:rsidRDefault="00D359E5" w:rsidP="00D359E5">
      <w:pPr>
        <w:pStyle w:val="MDPI31text"/>
      </w:pPr>
      <w:r>
        <w:t xml:space="preserve"> </w:t>
      </w:r>
    </w:p>
    <w:p w14:paraId="690C489A" w14:textId="6A374741" w:rsidR="00E52229" w:rsidRDefault="00014839" w:rsidP="0027220E">
      <w:pPr>
        <w:pStyle w:val="MDPI23heading3"/>
        <w:numPr>
          <w:ilvl w:val="2"/>
          <w:numId w:val="34"/>
        </w:numPr>
      </w:pPr>
      <w:r>
        <w:t>Image</w:t>
      </w:r>
      <w:r w:rsidR="00196B58">
        <w:t xml:space="preserve"> Sensors</w:t>
      </w:r>
    </w:p>
    <w:p w14:paraId="7F93B400" w14:textId="3431B391" w:rsidR="00014839" w:rsidRPr="00BA497A" w:rsidRDefault="002272C9" w:rsidP="00014839">
      <w:pPr>
        <w:pStyle w:val="MDPI31text"/>
        <w:rPr>
          <w:color w:val="auto"/>
        </w:rPr>
      </w:pPr>
      <w:r w:rsidRPr="00BA497A">
        <w:rPr>
          <w:color w:val="auto"/>
        </w:rPr>
        <w:t>These</w:t>
      </w:r>
      <w:r w:rsidR="00A74C31" w:rsidRPr="00BA497A">
        <w:rPr>
          <w:color w:val="auto"/>
        </w:rPr>
        <w:t xml:space="preserve"> i</w:t>
      </w:r>
      <w:r w:rsidR="007A3CC0" w:rsidRPr="00BA497A">
        <w:rPr>
          <w:color w:val="auto"/>
        </w:rPr>
        <w:t xml:space="preserve">mage-based </w:t>
      </w:r>
      <w:r w:rsidR="00BB18FF" w:rsidRPr="00BA497A">
        <w:rPr>
          <w:color w:val="auto"/>
        </w:rPr>
        <w:t>sensor</w:t>
      </w:r>
      <w:r w:rsidR="00155758" w:rsidRPr="00BA497A">
        <w:rPr>
          <w:color w:val="auto"/>
        </w:rPr>
        <w:t xml:space="preserve">s such as </w:t>
      </w:r>
      <w:r w:rsidR="00A74C31" w:rsidRPr="00BA497A">
        <w:rPr>
          <w:color w:val="auto"/>
        </w:rPr>
        <w:t xml:space="preserve">a </w:t>
      </w:r>
      <w:r w:rsidR="00E14352" w:rsidRPr="00BA497A">
        <w:rPr>
          <w:color w:val="auto"/>
        </w:rPr>
        <w:t xml:space="preserve">camera and 3d image </w:t>
      </w:r>
      <w:r w:rsidR="00B0460E" w:rsidRPr="00BA497A">
        <w:rPr>
          <w:color w:val="auto"/>
        </w:rPr>
        <w:t>sensors</w:t>
      </w:r>
      <w:r w:rsidR="00753355" w:rsidRPr="00BA497A">
        <w:rPr>
          <w:color w:val="auto"/>
        </w:rPr>
        <w:t xml:space="preserve"> </w:t>
      </w:r>
      <w:r w:rsidR="00A74C31" w:rsidRPr="00BA497A">
        <w:rPr>
          <w:color w:val="auto"/>
        </w:rPr>
        <w:t>typically integrate</w:t>
      </w:r>
      <w:r w:rsidR="00753355" w:rsidRPr="00BA497A">
        <w:rPr>
          <w:color w:val="auto"/>
        </w:rPr>
        <w:t xml:space="preserve"> with a computer vision </w:t>
      </w:r>
      <w:r w:rsidR="00C63D60" w:rsidRPr="00BA497A">
        <w:rPr>
          <w:color w:val="auto"/>
        </w:rPr>
        <w:t xml:space="preserve">algorithm which works by </w:t>
      </w:r>
      <w:r w:rsidR="00EB475A" w:rsidRPr="00BA497A">
        <w:rPr>
          <w:color w:val="auto"/>
        </w:rPr>
        <w:t xml:space="preserve">capturing visual elements from an image. </w:t>
      </w:r>
      <w:r w:rsidR="002A6A47" w:rsidRPr="00BA497A">
        <w:rPr>
          <w:color w:val="auto"/>
        </w:rPr>
        <w:t xml:space="preserve">In the classification of sitting postures, </w:t>
      </w:r>
      <w:r w:rsidR="00EF255F" w:rsidRPr="00BA497A">
        <w:rPr>
          <w:color w:val="auto"/>
        </w:rPr>
        <w:t xml:space="preserve">there is normally a </w:t>
      </w:r>
      <w:r w:rsidR="00B53FF9" w:rsidRPr="00BA497A">
        <w:rPr>
          <w:color w:val="auto"/>
        </w:rPr>
        <w:t xml:space="preserve">digital camera actively positioned directly at the subjects. Furthermore, </w:t>
      </w:r>
      <w:r w:rsidR="00837AF2" w:rsidRPr="00BA497A">
        <w:rPr>
          <w:color w:val="auto"/>
        </w:rPr>
        <w:t>with the use of</w:t>
      </w:r>
      <w:r w:rsidR="00B53FF9" w:rsidRPr="00BA497A">
        <w:rPr>
          <w:color w:val="auto"/>
        </w:rPr>
        <w:t xml:space="preserve"> image processing </w:t>
      </w:r>
      <w:r w:rsidR="00837AF2" w:rsidRPr="00BA497A">
        <w:rPr>
          <w:color w:val="auto"/>
        </w:rPr>
        <w:t>libraries</w:t>
      </w:r>
      <w:r w:rsidR="00830B48" w:rsidRPr="00BA497A">
        <w:rPr>
          <w:color w:val="auto"/>
        </w:rPr>
        <w:t xml:space="preserve"> such as OpenPose</w:t>
      </w:r>
      <w:r w:rsidR="00653748" w:rsidRPr="00BA497A">
        <w:rPr>
          <w:color w:val="auto"/>
        </w:rPr>
        <w:t xml:space="preserve"> or OpenCV</w:t>
      </w:r>
      <w:r w:rsidR="00B53FF9" w:rsidRPr="00BA497A">
        <w:rPr>
          <w:color w:val="auto"/>
        </w:rPr>
        <w:t xml:space="preserve">, </w:t>
      </w:r>
      <w:r w:rsidR="00B601AB" w:rsidRPr="00BA497A">
        <w:rPr>
          <w:color w:val="auto"/>
        </w:rPr>
        <w:t>researchers</w:t>
      </w:r>
      <w:r w:rsidR="00B53FF9" w:rsidRPr="00BA497A">
        <w:rPr>
          <w:color w:val="auto"/>
        </w:rPr>
        <w:t xml:space="preserve"> </w:t>
      </w:r>
      <w:r w:rsidR="00B601AB" w:rsidRPr="00BA497A">
        <w:rPr>
          <w:color w:val="auto"/>
        </w:rPr>
        <w:t>were able</w:t>
      </w:r>
      <w:r w:rsidR="00B53FF9" w:rsidRPr="00BA497A">
        <w:rPr>
          <w:color w:val="auto"/>
        </w:rPr>
        <w:t xml:space="preserve"> analyze each video frame to determine the sitting posture.</w:t>
      </w:r>
      <w:r w:rsidR="00EF255F" w:rsidRPr="00BA497A">
        <w:rPr>
          <w:color w:val="auto"/>
        </w:rPr>
        <w:t xml:space="preserve"> </w:t>
      </w:r>
    </w:p>
    <w:p w14:paraId="6A6A980C" w14:textId="691A1D1E" w:rsidR="00653748" w:rsidRPr="00E52229" w:rsidRDefault="004B06BB" w:rsidP="00014839">
      <w:pPr>
        <w:pStyle w:val="MDPI31text"/>
      </w:pPr>
      <w:r>
        <w:lastRenderedPageBreak/>
        <w:t xml:space="preserve">This method is not a very popular option among the research studies found. However, there were </w:t>
      </w:r>
      <w:r w:rsidR="00F770BB">
        <w:t xml:space="preserve">a few </w:t>
      </w:r>
      <w:r w:rsidR="00744120">
        <w:t>studies that</w:t>
      </w:r>
      <w:r w:rsidR="00C21BBA">
        <w:t xml:space="preserve"> </w:t>
      </w:r>
      <w:r w:rsidR="00F770BB">
        <w:t>found that used imaging systems.</w:t>
      </w:r>
      <w:r>
        <w:t xml:space="preserve"> </w:t>
      </w:r>
      <w:r w:rsidR="00653748" w:rsidRPr="00653748">
        <w:t xml:space="preserve">Mallare et al. in 2017 [60] developed a system utilizing 2 </w:t>
      </w:r>
      <w:r w:rsidR="00F770BB">
        <w:t xml:space="preserve">digital </w:t>
      </w:r>
      <w:r w:rsidR="00653748" w:rsidRPr="00653748">
        <w:t>cameras</w:t>
      </w:r>
      <w:r w:rsidR="00F770BB">
        <w:t>,</w:t>
      </w:r>
      <w:r w:rsidR="00653748" w:rsidRPr="00653748">
        <w:t xml:space="preserve"> strategically </w:t>
      </w:r>
      <w:r w:rsidRPr="00653748">
        <w:t>positioned</w:t>
      </w:r>
      <w:r w:rsidR="00653748" w:rsidRPr="00653748">
        <w:t xml:space="preserve"> at (front and side) angles in the detection of bad sitting postures. Overall, they were only able to achieve an accuracy of 61.3% using the SVM algorithm. </w:t>
      </w:r>
      <w:r w:rsidR="00BD574B">
        <w:t>Additionally</w:t>
      </w:r>
      <w:r w:rsidR="001322FE">
        <w:t xml:space="preserve">, </w:t>
      </w:r>
      <w:r w:rsidR="00653748" w:rsidRPr="00653748">
        <w:t xml:space="preserve">Chen et al. in 2019 [52] further improved on this by using an Astra3D Sensor which is a 3D depth camera. </w:t>
      </w:r>
      <w:r w:rsidR="004C32C6">
        <w:t>With the utilization of the</w:t>
      </w:r>
      <w:r w:rsidR="00653748" w:rsidRPr="00653748">
        <w:t xml:space="preserve"> OpenPose library along with CNN for the posture classification, </w:t>
      </w:r>
      <w:r w:rsidR="004C32C6">
        <w:t>they were able to achieve an overall</w:t>
      </w:r>
      <w:r w:rsidR="00653748" w:rsidRPr="00653748">
        <w:t xml:space="preserve"> accuracy of 90%.</w:t>
      </w:r>
    </w:p>
    <w:p w14:paraId="0D16183E" w14:textId="20C1DEC6" w:rsidR="00AF40AD" w:rsidRDefault="00AF40AD" w:rsidP="00BC41A7">
      <w:pPr>
        <w:pStyle w:val="MDPI22heading2"/>
        <w:numPr>
          <w:ilvl w:val="1"/>
          <w:numId w:val="34"/>
        </w:numPr>
      </w:pPr>
      <w:r>
        <w:t>Pressure Sensors Placement Strategy</w:t>
      </w:r>
    </w:p>
    <w:p w14:paraId="23ACC4FD" w14:textId="01F781DF" w:rsidR="00AF40AD" w:rsidRPr="00620EF4" w:rsidRDefault="00865473" w:rsidP="00AF40AD">
      <w:pPr>
        <w:pStyle w:val="MDPI31text"/>
        <w:rPr>
          <w:color w:val="70AD47" w:themeColor="accent6"/>
        </w:rPr>
      </w:pPr>
      <w:r>
        <w:t xml:space="preserve">Since the use of </w:t>
      </w:r>
      <w:r w:rsidR="006D3DAD">
        <w:t xml:space="preserve">pressure sensors is quite a popular option among research studies,  </w:t>
      </w:r>
      <w:r w:rsidR="00AF40AD">
        <w:t xml:space="preserve">Ma et al </w:t>
      </w:r>
      <w:r w:rsidR="00AF40AD">
        <w:fldChar w:fldCharType="begin"/>
      </w:r>
      <w:r w:rsidR="007B5711">
        <w:instrText xml:space="preserve"> ADDIN ZOTERO_ITEM CSL_CITATION {"citationID":"THpGOPt2","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AF40AD">
        <w:fldChar w:fldCharType="separate"/>
      </w:r>
      <w:r w:rsidR="007B5711" w:rsidRPr="007B5711">
        <w:t>[33]</w:t>
      </w:r>
      <w:r w:rsidR="00AF40AD">
        <w:fldChar w:fldCharType="end"/>
      </w:r>
      <w:r w:rsidR="006D3DAD">
        <w:t xml:space="preserve"> stated that </w:t>
      </w:r>
      <w:r w:rsidR="00AF40AD" w:rsidRPr="00DD2DDD">
        <w:t xml:space="preserve">there are </w:t>
      </w:r>
      <w:r w:rsidR="00AF40AD">
        <w:t>two</w:t>
      </w:r>
      <w:r w:rsidR="00AF40AD" w:rsidRPr="00DD2DDD">
        <w:t xml:space="preserve"> main approaches being employed in the placement of </w:t>
      </w:r>
      <w:r w:rsidR="0024038F">
        <w:t>this</w:t>
      </w:r>
      <w:r w:rsidR="00AF40AD" w:rsidRPr="00DD2DDD">
        <w:t xml:space="preserve"> sensors</w:t>
      </w:r>
      <w:r w:rsidR="00AF40AD">
        <w:t xml:space="preserve"> among </w:t>
      </w:r>
      <w:r w:rsidR="00AF40AD" w:rsidRPr="00DD2DDD">
        <w:t>smart sensing chairs system</w:t>
      </w:r>
      <w:r w:rsidR="00AF40AD">
        <w:t xml:space="preserve">s which are </w:t>
      </w:r>
      <w:r w:rsidR="00AF40AD" w:rsidRPr="00DD2DDD">
        <w:t>dense sensor array</w:t>
      </w:r>
      <w:r w:rsidR="00AF40AD">
        <w:t xml:space="preserve"> configuration</w:t>
      </w:r>
      <w:r w:rsidR="00AF40AD" w:rsidRPr="00DD2DDD">
        <w:t xml:space="preserve"> </w:t>
      </w:r>
      <w:r w:rsidR="00AF40AD">
        <w:t xml:space="preserve">and a </w:t>
      </w:r>
      <w:r w:rsidR="00AF40AD" w:rsidRPr="00DD2DDD">
        <w:t>sparse sensor arra</w:t>
      </w:r>
      <w:r w:rsidR="00AF40AD">
        <w:t>y configuration</w:t>
      </w:r>
      <w:r w:rsidR="00AF40AD" w:rsidRPr="00DD2DDD">
        <w:t xml:space="preserve">. A dense sensor array </w:t>
      </w:r>
      <w:r w:rsidR="00AF40AD">
        <w:t xml:space="preserve">typically </w:t>
      </w:r>
      <w:r w:rsidR="00C64914">
        <w:t xml:space="preserve">involves the use of </w:t>
      </w:r>
      <w:r w:rsidR="00AF40AD">
        <w:t xml:space="preserve">a </w:t>
      </w:r>
      <w:r w:rsidR="00AF40AD" w:rsidRPr="00DD2DDD">
        <w:t xml:space="preserve">flexible mat or an e-textile material that contains multiple pressure sensors that are interconnected together, functioning as a single unit. On the other hand, a sparse sensor array goes the </w:t>
      </w:r>
      <w:r w:rsidR="00AF40AD">
        <w:t>concept</w:t>
      </w:r>
      <w:r w:rsidR="00AF40AD" w:rsidRPr="00DD2DDD">
        <w:t xml:space="preserve"> of having several individual pressure sensors placed at strategic point around the chair.</w:t>
      </w:r>
      <w:r w:rsidR="00AF40AD" w:rsidRPr="0082617F">
        <w:t xml:space="preserve"> </w:t>
      </w:r>
    </w:p>
    <w:p w14:paraId="360DD5CF" w14:textId="77777777" w:rsidR="00AF40AD" w:rsidRDefault="00AF40AD" w:rsidP="00AF40AD">
      <w:pPr>
        <w:pStyle w:val="MDPI31text"/>
      </w:pPr>
    </w:p>
    <w:p w14:paraId="4BD02D02" w14:textId="37BB5C52" w:rsidR="00AF40AD" w:rsidRDefault="00AF40AD" w:rsidP="00CC5252">
      <w:pPr>
        <w:pStyle w:val="MDPI23heading3"/>
        <w:numPr>
          <w:ilvl w:val="2"/>
          <w:numId w:val="34"/>
        </w:numPr>
      </w:pPr>
      <w:r>
        <w:t>Dense Sensor Array</w:t>
      </w:r>
    </w:p>
    <w:p w14:paraId="0C5B7228" w14:textId="1A4ABEE8" w:rsidR="00AF40AD" w:rsidRDefault="00AF40AD" w:rsidP="00AF40AD">
      <w:pPr>
        <w:pStyle w:val="MDPI31text"/>
      </w:pPr>
      <w:r w:rsidRPr="00291E19">
        <w:t>Xu</w:t>
      </w:r>
      <w:r>
        <w:t xml:space="preserve"> et al, </w:t>
      </w:r>
      <w:r>
        <w:fldChar w:fldCharType="begin"/>
      </w:r>
      <w:r w:rsidR="007B5711">
        <w:instrText xml:space="preserve"> ADDIN ZOTERO_ITEM CSL_CITATION {"citationID":"PA4OAPFs","properties":{"formattedCitation":"[26]","plainCitation":"[26]","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7B5711" w:rsidRPr="007B5711">
        <w:t>[26]</w:t>
      </w:r>
      <w:r>
        <w:fldChar w:fldCharType="end"/>
      </w:r>
      <w:r>
        <w:t xml:space="preserve"> used a textile pressure sensor array along with a dynamic time wrapping based algorithm to classify 7 sitting postures with 85.90 accuracy. Huang et al., 2017 </w:t>
      </w:r>
      <w:r>
        <w:fldChar w:fldCharType="begin"/>
      </w:r>
      <w:r w:rsidR="007B5711">
        <w:instrText xml:space="preserve"> ADDIN ZOTERO_ITEM CSL_CITATION {"citationID":"gb41VxpW","properties":{"formattedCitation":"[34]","plainCitation":"[3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7B5711" w:rsidRPr="007B5711">
        <w:t>[34]</w:t>
      </w:r>
      <w:r>
        <w:fldChar w:fldCharType="end"/>
      </w:r>
      <w:r>
        <w:t xml:space="preserve"> used a 52x44 </w:t>
      </w:r>
      <w:r w:rsidRPr="009C6F9A">
        <w:t>Piezo-Resistive Sensor Array</w:t>
      </w:r>
      <w:r>
        <w:t xml:space="preserve"> which was placed on the bottom seating. Using the ANN classifier, they were able to achieve a classification accuracy of 92.2%. Kim et al., 2018 </w:t>
      </w:r>
      <w:r>
        <w:fldChar w:fldCharType="begin"/>
      </w:r>
      <w:r w:rsidR="007B5711">
        <w:instrText xml:space="preserve"> ADDIN ZOTERO_ITEM CSL_CITATION {"citationID":"XH46TJ1n","properties":{"formattedCitation":"[25]","plainCitation":"[25]","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7B5711" w:rsidRPr="007B5711">
        <w:t>[25]</w:t>
      </w:r>
      <w:r>
        <w:fldChar w:fldCharType="end"/>
      </w:r>
      <w:r>
        <w:t xml:space="preserve"> developed a washable fabric-based sensor array. Even after one thousand independent washes, the capacitance reading from textile sensors array had not deteriorated. Kim et al. </w:t>
      </w:r>
      <w:r>
        <w:fldChar w:fldCharType="begin"/>
      </w:r>
      <w:r w:rsidR="007B5711">
        <w:instrText xml:space="preserve"> ADDIN ZOTERO_ITEM CSL_CITATION {"citationID":"l3tYwQ5a","properties":{"formattedCitation":"[35]","plainCitation":"[3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7B5711" w:rsidRPr="007B5711">
        <w:t>[35]</w:t>
      </w:r>
      <w:r>
        <w:fldChar w:fldCharType="end"/>
      </w:r>
      <w:r>
        <w:t xml:space="preserve"> achieved a 95.30% accuracy using 8x8 pressure array and a CNN classifier to classify 5 sitting postures among children. Similarly, Cai et al. </w:t>
      </w:r>
      <w:r>
        <w:fldChar w:fldCharType="begin"/>
      </w:r>
      <w:r w:rsidR="007B5711">
        <w:instrText xml:space="preserve"> ADDIN ZOTERO_ITEM CSL_CITATION {"citationID":"9bzs1587","properties":{"formattedCitation":"[36]","plainCitation":"[3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7B5711" w:rsidRPr="007B5711">
        <w:t>[36]</w:t>
      </w:r>
      <w:r>
        <w:fldChar w:fldCharType="end"/>
      </w:r>
      <w:r>
        <w:t xml:space="preserve"> utilized a flexible pressure sensor array (400mm x 400mm) placed on the bottom seat cushion to recognize 6 different sitting postures. Ran et al. </w:t>
      </w:r>
      <w:r>
        <w:fldChar w:fldCharType="begin"/>
      </w:r>
      <w:r w:rsidR="007B5711">
        <w:instrText xml:space="preserve"> ADDIN ZOTERO_ITEM CSL_CITATION {"citationID":"g6XQK4ny","properties":{"formattedCitation":"[37]","plainCitation":"[3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7B5711" w:rsidRPr="007B5711">
        <w:t>[37]</w:t>
      </w:r>
      <w:r>
        <w:fldChar w:fldCharType="end"/>
      </w:r>
      <w:r>
        <w:t xml:space="preserve"> installed a </w:t>
      </w:r>
      <w:r w:rsidRPr="007B65CE">
        <w:t xml:space="preserve">11 × 13 Pressure </w:t>
      </w:r>
      <w:r>
        <w:t xml:space="preserve">Sensor </w:t>
      </w:r>
      <w:r w:rsidRPr="007B65CE">
        <w:t>Array (IMM00014, I-MOTION)</w:t>
      </w:r>
      <w:r>
        <w:t xml:space="preserve"> which communicated with a Raspberry PI computer which achieve a 96.22% classification accuracy using a 5-layer ANN classifier. Ahmad et al. </w:t>
      </w:r>
      <w:r>
        <w:fldChar w:fldCharType="begin"/>
      </w:r>
      <w:r w:rsidR="007B5711">
        <w:instrText xml:space="preserve"> ADDIN ZOTERO_ITEM CSL_CITATION {"citationID":"vBduqYIj","properties":{"formattedCitation":"[38]","plainCitation":"[3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7B5711" w:rsidRPr="007B5711">
        <w:t>[38]</w:t>
      </w:r>
      <w:r>
        <w:fldChar w:fldCharType="end"/>
      </w:r>
      <w:r>
        <w:t xml:space="preserve"> embedded a 16 screen pressure sensor array, also using a raspberry pi for sitting classification which obtained an high accuracy of 99.03% using LightGBM machine learning algorithm. Wang et al. </w:t>
      </w:r>
      <w:r>
        <w:fldChar w:fldCharType="begin"/>
      </w:r>
      <w:r w:rsidR="007B5711">
        <w:instrText xml:space="preserve"> ADDIN ZOTERO_ITEM CSL_CITATION {"citationID":"rPjymtlO","properties":{"formattedCitation":"[39]","plainCitation":"[3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7B5711" w:rsidRPr="007B5711">
        <w:t>[39]</w:t>
      </w:r>
      <w:r>
        <w:fldChar w:fldCharType="end"/>
      </w:r>
      <w:r>
        <w:t xml:space="preserve"> developed 2 sets of interconnected sensor sheets which cover both backrest and the seating cushion of the smart sensing chair. Using the SNN classifier, their proposed system could distinguish 15 different sitting postures with an accuracy of 88.52%, which is among the highest number of postures being classified. Finally, Fan et al. </w:t>
      </w:r>
      <w:r>
        <w:fldChar w:fldCharType="begin"/>
      </w:r>
      <w:r w:rsidR="007B5711">
        <w:instrText xml:space="preserve"> ADDIN ZOTERO_ITEM CSL_CITATION {"citationID":"Lsu2glnm","properties":{"formattedCitation":"[40]","plainCitation":"[4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7B5711" w:rsidRPr="007B5711">
        <w:t>[40]</w:t>
      </w:r>
      <w:r>
        <w:fldChar w:fldCharType="end"/>
      </w:r>
      <w:r>
        <w:t xml:space="preserve"> also implemented a similar system that analyses the hip pressure, which subsequently achieved an accuracy of 99.82 using CNN.</w:t>
      </w:r>
    </w:p>
    <w:p w14:paraId="6CF0121F" w14:textId="77777777" w:rsidR="00442398" w:rsidRDefault="00442398" w:rsidP="00AF40AD">
      <w:pPr>
        <w:pStyle w:val="MDPI31text"/>
      </w:pPr>
    </w:p>
    <w:p w14:paraId="784022DC" w14:textId="77777777" w:rsidR="00BA497A" w:rsidRDefault="00BA497A" w:rsidP="00AF40AD">
      <w:pPr>
        <w:pStyle w:val="MDPI41tablecaption"/>
        <w:rPr>
          <w:b/>
        </w:rPr>
      </w:pPr>
    </w:p>
    <w:p w14:paraId="2B372680" w14:textId="11294B73" w:rsidR="00AF40AD" w:rsidRDefault="00AF40AD" w:rsidP="00AF40AD">
      <w:pPr>
        <w:pStyle w:val="MDPI41tablecaption"/>
      </w:pPr>
      <w:r>
        <w:rPr>
          <w:b/>
        </w:rPr>
        <w:t>Table 4</w:t>
      </w:r>
      <w:r w:rsidRPr="00325902">
        <w:rPr>
          <w:b/>
        </w:rPr>
        <w:t>.</w:t>
      </w:r>
      <w:r w:rsidRPr="00325902">
        <w:t xml:space="preserve"> </w:t>
      </w:r>
      <w:r>
        <w:t>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EF08AF"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7F7C8C" w:rsidRDefault="00AF40AD" w:rsidP="00697308">
            <w:pPr>
              <w:pStyle w:val="MDPI42tablebody"/>
              <w:spacing w:line="240" w:lineRule="auto"/>
              <w:rPr>
                <w:b/>
                <w:snapToGrid/>
              </w:rPr>
            </w:pPr>
            <w:r>
              <w:rPr>
                <w:b/>
                <w:snapToGrid/>
              </w:rPr>
              <w:t>Sensor</w:t>
            </w:r>
          </w:p>
        </w:tc>
        <w:tc>
          <w:tcPr>
            <w:tcW w:w="1410" w:type="dxa"/>
            <w:tcBorders>
              <w:bottom w:val="single" w:sz="4" w:space="0" w:color="auto"/>
            </w:tcBorders>
            <w:shd w:val="clear" w:color="auto" w:fill="auto"/>
            <w:vAlign w:val="center"/>
          </w:tcPr>
          <w:p w14:paraId="31C6ED23" w14:textId="77777777" w:rsidR="00AF40AD" w:rsidRPr="007F7C8C" w:rsidRDefault="00AF40AD" w:rsidP="00697308">
            <w:pPr>
              <w:pStyle w:val="MDPI42tablebody"/>
              <w:spacing w:line="240" w:lineRule="auto"/>
              <w:rPr>
                <w:b/>
                <w:snapToGrid/>
              </w:rPr>
            </w:pPr>
            <w:r>
              <w:rPr>
                <w:b/>
                <w:snapToGrid/>
              </w:rPr>
              <w:t>Accuracy</w:t>
            </w:r>
          </w:p>
        </w:tc>
        <w:tc>
          <w:tcPr>
            <w:tcW w:w="1288" w:type="dxa"/>
            <w:tcBorders>
              <w:bottom w:val="single" w:sz="4" w:space="0" w:color="auto"/>
            </w:tcBorders>
          </w:tcPr>
          <w:p w14:paraId="3784341A" w14:textId="77777777" w:rsidR="00AF40AD" w:rsidRDefault="00AF40AD" w:rsidP="00697308">
            <w:pPr>
              <w:pStyle w:val="MDPI42tablebody"/>
              <w:spacing w:line="240" w:lineRule="auto"/>
              <w:rPr>
                <w:b/>
                <w:snapToGrid/>
              </w:rPr>
            </w:pPr>
            <w:r>
              <w:rPr>
                <w:b/>
                <w:snapToGrid/>
              </w:rPr>
              <w:t># of Postures</w:t>
            </w:r>
          </w:p>
        </w:tc>
      </w:tr>
      <w:tr w:rsidR="00AF40AD" w:rsidRPr="00EF08AF" w14:paraId="313B0049" w14:textId="77777777" w:rsidTr="00697308">
        <w:trPr>
          <w:trHeight w:val="282"/>
        </w:trPr>
        <w:tc>
          <w:tcPr>
            <w:tcW w:w="5132" w:type="dxa"/>
            <w:shd w:val="clear" w:color="auto" w:fill="auto"/>
            <w:vAlign w:val="center"/>
          </w:tcPr>
          <w:p w14:paraId="69815BA5" w14:textId="3F3D882F" w:rsidR="00AF40AD" w:rsidRPr="00F220D4" w:rsidRDefault="00AF40AD" w:rsidP="00697308">
            <w:pPr>
              <w:pStyle w:val="MDPI42tablebody"/>
              <w:spacing w:line="240" w:lineRule="auto"/>
            </w:pPr>
            <w:r w:rsidRPr="0084148C">
              <w:t>Textile Pressure Sensor Array</w:t>
            </w:r>
            <w:r>
              <w:t xml:space="preserve"> </w:t>
            </w:r>
            <w:r>
              <w:fldChar w:fldCharType="begin"/>
            </w:r>
            <w:r w:rsidR="007B5711">
              <w:instrText xml:space="preserve"> ADDIN ZOTERO_ITEM CSL_CITATION {"citationID":"qUqqwMfX","properties":{"formattedCitation":"[26]","plainCitation":"[26]","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7B5711" w:rsidRPr="007B5711">
              <w:t>[26]</w:t>
            </w:r>
            <w:r>
              <w:fldChar w:fldCharType="end"/>
            </w:r>
          </w:p>
        </w:tc>
        <w:tc>
          <w:tcPr>
            <w:tcW w:w="1410" w:type="dxa"/>
            <w:shd w:val="clear" w:color="auto" w:fill="auto"/>
            <w:vAlign w:val="center"/>
          </w:tcPr>
          <w:p w14:paraId="22A5CA45" w14:textId="77777777" w:rsidR="00AF40AD" w:rsidRPr="00F220D4" w:rsidRDefault="00AF40AD" w:rsidP="00697308">
            <w:pPr>
              <w:pStyle w:val="MDPI42tablebody"/>
              <w:spacing w:line="240" w:lineRule="auto"/>
            </w:pPr>
            <w:r>
              <w:t>85.90%</w:t>
            </w:r>
          </w:p>
        </w:tc>
        <w:tc>
          <w:tcPr>
            <w:tcW w:w="1288" w:type="dxa"/>
          </w:tcPr>
          <w:p w14:paraId="4D4D802C" w14:textId="77777777" w:rsidR="00AF40AD" w:rsidRDefault="00AF40AD" w:rsidP="00697308">
            <w:pPr>
              <w:pStyle w:val="MDPI42tablebody"/>
              <w:spacing w:line="240" w:lineRule="auto"/>
            </w:pPr>
            <w:r>
              <w:t>14</w:t>
            </w:r>
          </w:p>
        </w:tc>
      </w:tr>
      <w:tr w:rsidR="00AF40AD" w:rsidRPr="00EF08AF" w14:paraId="73E1FF2C" w14:textId="77777777" w:rsidTr="00697308">
        <w:trPr>
          <w:trHeight w:val="301"/>
        </w:trPr>
        <w:tc>
          <w:tcPr>
            <w:tcW w:w="5132" w:type="dxa"/>
            <w:shd w:val="clear" w:color="auto" w:fill="auto"/>
            <w:vAlign w:val="center"/>
          </w:tcPr>
          <w:p w14:paraId="3F86C45D" w14:textId="53B42332" w:rsidR="00AF40AD" w:rsidRPr="00F220D4" w:rsidRDefault="00AF40AD" w:rsidP="00697308">
            <w:pPr>
              <w:pStyle w:val="MDPI42tablebody"/>
              <w:spacing w:line="240" w:lineRule="auto"/>
            </w:pPr>
            <w:r w:rsidRPr="00943C10">
              <w:rPr>
                <w:lang w:val="it-IT"/>
                <w:rPrChange w:id="53" w:author="Janusz Kulon" w:date="2024-01-18T12:44:00Z">
                  <w:rPr/>
                </w:rPrChange>
              </w:rPr>
              <w:t>52x44 Piezo-Resistive Sensor Array</w:t>
            </w:r>
            <w:r>
              <w:rPr>
                <w:lang w:val="it-IT"/>
              </w:rPr>
              <w:t xml:space="preserve"> </w:t>
            </w:r>
            <w:r>
              <w:rPr>
                <w:lang w:val="it-IT"/>
              </w:rPr>
              <w:fldChar w:fldCharType="begin"/>
            </w:r>
            <w:r w:rsidR="007B5711">
              <w:rPr>
                <w:lang w:val="it-IT"/>
              </w:rPr>
              <w:instrText xml:space="preserve"> ADDIN ZOTERO_ITEM CSL_CITATION {"citationID":"E3JeuHRS","properties":{"formattedCitation":"[34]","plainCitation":"[3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lang w:val="it-IT"/>
              </w:rPr>
              <w:fldChar w:fldCharType="separate"/>
            </w:r>
            <w:r w:rsidR="007B5711" w:rsidRPr="007B5711">
              <w:t>[34]</w:t>
            </w:r>
            <w:r>
              <w:rPr>
                <w:lang w:val="it-IT"/>
              </w:rPr>
              <w:fldChar w:fldCharType="end"/>
            </w:r>
          </w:p>
        </w:tc>
        <w:tc>
          <w:tcPr>
            <w:tcW w:w="1410" w:type="dxa"/>
            <w:shd w:val="clear" w:color="auto" w:fill="auto"/>
            <w:vAlign w:val="center"/>
          </w:tcPr>
          <w:p w14:paraId="30280771" w14:textId="77777777" w:rsidR="00AF40AD" w:rsidRPr="00F220D4" w:rsidRDefault="00AF40AD" w:rsidP="00697308">
            <w:pPr>
              <w:pStyle w:val="MDPI42tablebody"/>
              <w:spacing w:line="240" w:lineRule="auto"/>
            </w:pPr>
            <w:r>
              <w:t>92.20%</w:t>
            </w:r>
          </w:p>
        </w:tc>
        <w:tc>
          <w:tcPr>
            <w:tcW w:w="1288" w:type="dxa"/>
          </w:tcPr>
          <w:p w14:paraId="0AB243DC" w14:textId="77777777" w:rsidR="00AF40AD" w:rsidRDefault="00AF40AD" w:rsidP="00697308">
            <w:pPr>
              <w:pStyle w:val="MDPI42tablebody"/>
              <w:spacing w:line="240" w:lineRule="auto"/>
            </w:pPr>
            <w:r>
              <w:t>8</w:t>
            </w:r>
          </w:p>
        </w:tc>
      </w:tr>
      <w:tr w:rsidR="00AF40AD" w:rsidRPr="00EF08AF" w14:paraId="0BD18B26" w14:textId="77777777" w:rsidTr="00697308">
        <w:trPr>
          <w:trHeight w:val="301"/>
        </w:trPr>
        <w:tc>
          <w:tcPr>
            <w:tcW w:w="5132" w:type="dxa"/>
            <w:shd w:val="clear" w:color="auto" w:fill="auto"/>
            <w:vAlign w:val="center"/>
          </w:tcPr>
          <w:p w14:paraId="40073A4A" w14:textId="0A0230E2" w:rsidR="00AF40AD" w:rsidRPr="00943C10" w:rsidRDefault="00AF40AD" w:rsidP="00697308">
            <w:pPr>
              <w:pStyle w:val="MDPI42tablebody"/>
              <w:spacing w:line="240" w:lineRule="auto"/>
              <w:rPr>
                <w:lang w:val="it-IT"/>
              </w:rPr>
            </w:pPr>
            <w:r w:rsidRPr="009B0D8E">
              <w:t>Textile Pressure Sensors</w:t>
            </w:r>
            <w:r>
              <w:t xml:space="preserve"> (Woven Fabric) </w:t>
            </w:r>
            <w:r>
              <w:fldChar w:fldCharType="begin"/>
            </w:r>
            <w:r w:rsidR="007B5711">
              <w:instrText xml:space="preserve"> ADDIN ZOTERO_ITEM CSL_CITATION {"citationID":"gZKeEbsz","properties":{"formattedCitation":"[25]","plainCitation":"[25]","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7B5711" w:rsidRPr="007B5711">
              <w:t>[25]</w:t>
            </w:r>
            <w:r>
              <w:fldChar w:fldCharType="end"/>
            </w:r>
          </w:p>
        </w:tc>
        <w:tc>
          <w:tcPr>
            <w:tcW w:w="1410" w:type="dxa"/>
            <w:shd w:val="clear" w:color="auto" w:fill="auto"/>
            <w:vAlign w:val="center"/>
          </w:tcPr>
          <w:p w14:paraId="7053F3BC" w14:textId="77777777" w:rsidR="00AF40AD" w:rsidRDefault="00AF40AD" w:rsidP="00697308">
            <w:pPr>
              <w:pStyle w:val="MDPI42tablebody"/>
              <w:spacing w:line="240" w:lineRule="auto"/>
            </w:pPr>
            <w:r>
              <w:t>-</w:t>
            </w:r>
          </w:p>
        </w:tc>
        <w:tc>
          <w:tcPr>
            <w:tcW w:w="1288" w:type="dxa"/>
          </w:tcPr>
          <w:p w14:paraId="5FBA5EBE" w14:textId="77777777" w:rsidR="00AF40AD" w:rsidRDefault="00AF40AD" w:rsidP="00697308">
            <w:pPr>
              <w:pStyle w:val="MDPI42tablebody"/>
              <w:spacing w:line="240" w:lineRule="auto"/>
            </w:pPr>
            <w:r>
              <w:t>7</w:t>
            </w:r>
          </w:p>
        </w:tc>
      </w:tr>
      <w:tr w:rsidR="00AF40AD" w:rsidRPr="00EF08AF" w14:paraId="216637A0" w14:textId="77777777" w:rsidTr="00697308">
        <w:trPr>
          <w:trHeight w:val="301"/>
        </w:trPr>
        <w:tc>
          <w:tcPr>
            <w:tcW w:w="5132" w:type="dxa"/>
            <w:shd w:val="clear" w:color="auto" w:fill="auto"/>
            <w:vAlign w:val="center"/>
          </w:tcPr>
          <w:p w14:paraId="00D3E868" w14:textId="255C2CB6" w:rsidR="00AF40AD" w:rsidRPr="00D73B4F" w:rsidRDefault="00AF40AD" w:rsidP="00697308">
            <w:pPr>
              <w:pStyle w:val="MDPI42tablebody"/>
              <w:spacing w:line="240" w:lineRule="auto"/>
              <w:rPr>
                <w:lang w:val="it-IT"/>
              </w:rPr>
            </w:pPr>
            <w:r w:rsidRPr="00D73B4F">
              <w:rPr>
                <w:lang w:val="it-IT"/>
              </w:rPr>
              <w:t>8x8 Pressure Mat Sensor</w:t>
            </w:r>
            <w:r>
              <w:rPr>
                <w:lang w:val="it-IT"/>
              </w:rPr>
              <w:t xml:space="preserve"> </w:t>
            </w:r>
            <w:r>
              <w:fldChar w:fldCharType="begin"/>
            </w:r>
            <w:r w:rsidR="007B5711">
              <w:instrText xml:space="preserve"> ADDIN ZOTERO_ITEM CSL_CITATION {"citationID":"SRgAzMXS","properties":{"formattedCitation":"[35]","plainCitation":"[3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7B5711" w:rsidRPr="007B5711">
              <w:t>[35]</w:t>
            </w:r>
            <w:r>
              <w:fldChar w:fldCharType="end"/>
            </w:r>
          </w:p>
        </w:tc>
        <w:tc>
          <w:tcPr>
            <w:tcW w:w="1410" w:type="dxa"/>
            <w:shd w:val="clear" w:color="auto" w:fill="auto"/>
            <w:vAlign w:val="center"/>
          </w:tcPr>
          <w:p w14:paraId="5C8788B7" w14:textId="77777777" w:rsidR="00AF40AD" w:rsidRDefault="00AF40AD" w:rsidP="00697308">
            <w:pPr>
              <w:pStyle w:val="MDPI42tablebody"/>
              <w:spacing w:line="240" w:lineRule="auto"/>
            </w:pPr>
            <w:r>
              <w:t>95.30%</w:t>
            </w:r>
          </w:p>
        </w:tc>
        <w:tc>
          <w:tcPr>
            <w:tcW w:w="1288" w:type="dxa"/>
          </w:tcPr>
          <w:p w14:paraId="5694B164" w14:textId="77777777" w:rsidR="00AF40AD" w:rsidRDefault="00AF40AD" w:rsidP="00697308">
            <w:pPr>
              <w:pStyle w:val="MDPI42tablebody"/>
              <w:spacing w:line="240" w:lineRule="auto"/>
            </w:pPr>
            <w:r>
              <w:t>5</w:t>
            </w:r>
          </w:p>
        </w:tc>
      </w:tr>
      <w:tr w:rsidR="00AF40AD" w:rsidRPr="00EF08AF" w14:paraId="1142FD8B" w14:textId="77777777" w:rsidTr="00697308">
        <w:trPr>
          <w:trHeight w:val="301"/>
        </w:trPr>
        <w:tc>
          <w:tcPr>
            <w:tcW w:w="5132" w:type="dxa"/>
            <w:shd w:val="clear" w:color="auto" w:fill="auto"/>
            <w:vAlign w:val="center"/>
          </w:tcPr>
          <w:p w14:paraId="6970B6FC" w14:textId="7E06F67D" w:rsidR="00AF40AD" w:rsidRPr="00D73B4F" w:rsidRDefault="00AF40AD" w:rsidP="00697308">
            <w:pPr>
              <w:pStyle w:val="MDPI42tablebody"/>
              <w:spacing w:line="240" w:lineRule="auto"/>
              <w:rPr>
                <w:lang w:val="it-IT"/>
              </w:rPr>
            </w:pPr>
            <w:r w:rsidRPr="00D73B4F">
              <w:rPr>
                <w:lang w:val="it-IT"/>
              </w:rPr>
              <w:t>400mm x 400mm Flexible Array Pressure Sensor</w:t>
            </w:r>
            <w:r>
              <w:rPr>
                <w:lang w:val="it-IT"/>
              </w:rPr>
              <w:t xml:space="preserve"> </w:t>
            </w:r>
            <w:r>
              <w:fldChar w:fldCharType="begin"/>
            </w:r>
            <w:r w:rsidR="007B5711">
              <w:instrText xml:space="preserve"> ADDIN ZOTERO_ITEM CSL_CITATION {"citationID":"BNnUMXYr","properties":{"formattedCitation":"[36]","plainCitation":"[3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7B5711" w:rsidRPr="007B5711">
              <w:t>[36]</w:t>
            </w:r>
            <w:r>
              <w:fldChar w:fldCharType="end"/>
            </w:r>
          </w:p>
        </w:tc>
        <w:tc>
          <w:tcPr>
            <w:tcW w:w="1410" w:type="dxa"/>
            <w:shd w:val="clear" w:color="auto" w:fill="auto"/>
            <w:vAlign w:val="center"/>
          </w:tcPr>
          <w:p w14:paraId="2428D4CA" w14:textId="77777777" w:rsidR="00AF40AD" w:rsidRDefault="00AF40AD" w:rsidP="00697308">
            <w:pPr>
              <w:pStyle w:val="MDPI42tablebody"/>
              <w:spacing w:line="240" w:lineRule="auto"/>
            </w:pPr>
            <w:r>
              <w:t>95.67%</w:t>
            </w:r>
          </w:p>
        </w:tc>
        <w:tc>
          <w:tcPr>
            <w:tcW w:w="1288" w:type="dxa"/>
          </w:tcPr>
          <w:p w14:paraId="4D780ACB" w14:textId="77777777" w:rsidR="00AF40AD" w:rsidRDefault="00AF40AD" w:rsidP="00697308">
            <w:pPr>
              <w:pStyle w:val="MDPI42tablebody"/>
              <w:spacing w:line="240" w:lineRule="auto"/>
            </w:pPr>
            <w:r>
              <w:t>6</w:t>
            </w:r>
          </w:p>
        </w:tc>
      </w:tr>
      <w:tr w:rsidR="00AF40AD" w:rsidRPr="00EF08AF" w14:paraId="06F73947" w14:textId="77777777" w:rsidTr="00697308">
        <w:trPr>
          <w:trHeight w:val="301"/>
        </w:trPr>
        <w:tc>
          <w:tcPr>
            <w:tcW w:w="5132" w:type="dxa"/>
            <w:shd w:val="clear" w:color="auto" w:fill="auto"/>
            <w:vAlign w:val="center"/>
          </w:tcPr>
          <w:p w14:paraId="52057145" w14:textId="2B2D55E9" w:rsidR="00AF40AD" w:rsidRPr="00D73B4F" w:rsidRDefault="00AF40AD" w:rsidP="00697308">
            <w:pPr>
              <w:pStyle w:val="MDPI42tablebody"/>
              <w:spacing w:line="240" w:lineRule="auto"/>
              <w:rPr>
                <w:lang w:val="it-IT"/>
              </w:rPr>
            </w:pPr>
            <w:r w:rsidRPr="00585CE4">
              <w:rPr>
                <w:lang w:val="it-IT"/>
              </w:rPr>
              <w:lastRenderedPageBreak/>
              <w:t>11 × 13 Pressure Array (IMM00014, I-MOTION)</w:t>
            </w:r>
            <w:r>
              <w:rPr>
                <w:lang w:val="it-IT"/>
              </w:rPr>
              <w:t xml:space="preserve"> </w:t>
            </w:r>
            <w:r>
              <w:fldChar w:fldCharType="begin"/>
            </w:r>
            <w:r w:rsidR="007B5711">
              <w:instrText xml:space="preserve"> ADDIN ZOTERO_ITEM CSL_CITATION {"citationID":"dWLOO0lR","properties":{"formattedCitation":"[37]","plainCitation":"[3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7B5711" w:rsidRPr="007B5711">
              <w:t>[37]</w:t>
            </w:r>
            <w:r>
              <w:fldChar w:fldCharType="end"/>
            </w:r>
          </w:p>
        </w:tc>
        <w:tc>
          <w:tcPr>
            <w:tcW w:w="1410" w:type="dxa"/>
            <w:shd w:val="clear" w:color="auto" w:fill="auto"/>
            <w:vAlign w:val="center"/>
          </w:tcPr>
          <w:p w14:paraId="35D7519D" w14:textId="77777777" w:rsidR="00AF40AD" w:rsidRDefault="00AF40AD" w:rsidP="00697308">
            <w:pPr>
              <w:pStyle w:val="MDPI42tablebody"/>
              <w:spacing w:line="240" w:lineRule="auto"/>
            </w:pPr>
            <w:r>
              <w:t>97.07%</w:t>
            </w:r>
          </w:p>
        </w:tc>
        <w:tc>
          <w:tcPr>
            <w:tcW w:w="1288" w:type="dxa"/>
          </w:tcPr>
          <w:p w14:paraId="2062BCF1" w14:textId="77777777" w:rsidR="00AF40AD" w:rsidRDefault="00AF40AD" w:rsidP="00697308">
            <w:pPr>
              <w:pStyle w:val="MDPI42tablebody"/>
              <w:spacing w:line="240" w:lineRule="auto"/>
            </w:pPr>
            <w:r>
              <w:t>7</w:t>
            </w:r>
          </w:p>
        </w:tc>
      </w:tr>
      <w:tr w:rsidR="00AF40AD" w:rsidRPr="00EF08AF" w14:paraId="4BFDFC99" w14:textId="77777777" w:rsidTr="00697308">
        <w:trPr>
          <w:trHeight w:val="301"/>
        </w:trPr>
        <w:tc>
          <w:tcPr>
            <w:tcW w:w="5132" w:type="dxa"/>
            <w:shd w:val="clear" w:color="auto" w:fill="auto"/>
            <w:vAlign w:val="center"/>
          </w:tcPr>
          <w:p w14:paraId="555D1675" w14:textId="050195B1" w:rsidR="00AF40AD" w:rsidRPr="00585CE4" w:rsidRDefault="00AF40AD" w:rsidP="00697308">
            <w:pPr>
              <w:pStyle w:val="MDPI42tablebody"/>
              <w:spacing w:line="240" w:lineRule="auto"/>
              <w:rPr>
                <w:lang w:val="it-IT"/>
              </w:rPr>
            </w:pPr>
            <w:r w:rsidRPr="009A7014">
              <w:rPr>
                <w:lang w:val="it-IT"/>
              </w:rPr>
              <w:t>Screen Printed Pressure sensor units (16 Array)</w:t>
            </w:r>
            <w:r>
              <w:rPr>
                <w:lang w:val="it-IT"/>
              </w:rPr>
              <w:t xml:space="preserve"> </w:t>
            </w:r>
            <w:r>
              <w:fldChar w:fldCharType="begin"/>
            </w:r>
            <w:r w:rsidR="007B5711">
              <w:instrText xml:space="preserve"> ADDIN ZOTERO_ITEM CSL_CITATION {"citationID":"bUMa0g88","properties":{"formattedCitation":"[38]","plainCitation":"[3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7B5711" w:rsidRPr="007B5711">
              <w:t>[38]</w:t>
            </w:r>
            <w:r>
              <w:fldChar w:fldCharType="end"/>
            </w:r>
          </w:p>
        </w:tc>
        <w:tc>
          <w:tcPr>
            <w:tcW w:w="1410" w:type="dxa"/>
            <w:shd w:val="clear" w:color="auto" w:fill="auto"/>
            <w:vAlign w:val="center"/>
          </w:tcPr>
          <w:p w14:paraId="6F337326" w14:textId="77777777" w:rsidR="00AF40AD" w:rsidRDefault="00AF40AD" w:rsidP="00697308">
            <w:pPr>
              <w:pStyle w:val="MDPI42tablebody"/>
              <w:spacing w:line="240" w:lineRule="auto"/>
            </w:pPr>
            <w:r>
              <w:t>99.03%</w:t>
            </w:r>
          </w:p>
        </w:tc>
        <w:tc>
          <w:tcPr>
            <w:tcW w:w="1288" w:type="dxa"/>
          </w:tcPr>
          <w:p w14:paraId="23D5612F" w14:textId="77777777" w:rsidR="00AF40AD" w:rsidRDefault="00AF40AD" w:rsidP="00697308">
            <w:pPr>
              <w:pStyle w:val="MDPI42tablebody"/>
              <w:spacing w:line="240" w:lineRule="auto"/>
            </w:pPr>
            <w:r>
              <w:t>4</w:t>
            </w:r>
          </w:p>
        </w:tc>
      </w:tr>
      <w:tr w:rsidR="00AF40AD" w:rsidRPr="00EF08AF" w14:paraId="27D02F21" w14:textId="77777777" w:rsidTr="00697308">
        <w:trPr>
          <w:trHeight w:val="301"/>
        </w:trPr>
        <w:tc>
          <w:tcPr>
            <w:tcW w:w="5132" w:type="dxa"/>
            <w:shd w:val="clear" w:color="auto" w:fill="auto"/>
            <w:vAlign w:val="center"/>
          </w:tcPr>
          <w:p w14:paraId="69D06015" w14:textId="1A9C3A40" w:rsidR="00AF40AD" w:rsidRPr="009A7014" w:rsidRDefault="00AF40AD" w:rsidP="00697308">
            <w:pPr>
              <w:pStyle w:val="MDPI42tablebody"/>
              <w:spacing w:line="240" w:lineRule="auto"/>
              <w:rPr>
                <w:lang w:val="it-IT"/>
              </w:rPr>
            </w:pPr>
            <w:r w:rsidRPr="009A7014">
              <w:rPr>
                <w:lang w:val="it-IT"/>
              </w:rPr>
              <w:t>2 Pressure Sensors Array (FSR)</w:t>
            </w:r>
            <w:r>
              <w:rPr>
                <w:lang w:val="it-IT"/>
              </w:rPr>
              <w:t xml:space="preserve"> </w:t>
            </w:r>
            <w:r>
              <w:fldChar w:fldCharType="begin"/>
            </w:r>
            <w:r w:rsidR="007B5711">
              <w:instrText xml:space="preserve"> ADDIN ZOTERO_ITEM CSL_CITATION {"citationID":"MJaKl07D","properties":{"formattedCitation":"[39]","plainCitation":"[3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7B5711" w:rsidRPr="007B5711">
              <w:t>[39]</w:t>
            </w:r>
            <w:r>
              <w:fldChar w:fldCharType="end"/>
            </w:r>
          </w:p>
        </w:tc>
        <w:tc>
          <w:tcPr>
            <w:tcW w:w="1410" w:type="dxa"/>
            <w:shd w:val="clear" w:color="auto" w:fill="auto"/>
            <w:vAlign w:val="center"/>
          </w:tcPr>
          <w:p w14:paraId="7A02F20C" w14:textId="77777777" w:rsidR="00AF40AD" w:rsidRDefault="00AF40AD" w:rsidP="00697308">
            <w:pPr>
              <w:pStyle w:val="MDPI42tablebody"/>
              <w:spacing w:line="240" w:lineRule="auto"/>
            </w:pPr>
            <w:r>
              <w:t>88.52%</w:t>
            </w:r>
          </w:p>
        </w:tc>
        <w:tc>
          <w:tcPr>
            <w:tcW w:w="1288" w:type="dxa"/>
          </w:tcPr>
          <w:p w14:paraId="5E0CB031" w14:textId="77777777" w:rsidR="00AF40AD" w:rsidRDefault="00AF40AD" w:rsidP="00697308">
            <w:pPr>
              <w:pStyle w:val="MDPI42tablebody"/>
              <w:spacing w:line="240" w:lineRule="auto"/>
            </w:pPr>
            <w:r>
              <w:t>15</w:t>
            </w:r>
          </w:p>
        </w:tc>
      </w:tr>
      <w:tr w:rsidR="00AF40AD" w:rsidRPr="00EF08AF" w14:paraId="6E630FE0" w14:textId="77777777" w:rsidTr="00697308">
        <w:trPr>
          <w:trHeight w:val="301"/>
        </w:trPr>
        <w:tc>
          <w:tcPr>
            <w:tcW w:w="5132" w:type="dxa"/>
            <w:shd w:val="clear" w:color="auto" w:fill="auto"/>
            <w:vAlign w:val="center"/>
          </w:tcPr>
          <w:p w14:paraId="78ACCAF8" w14:textId="023C84DA" w:rsidR="00AF40AD" w:rsidRPr="009A7014" w:rsidRDefault="00AF40AD" w:rsidP="00697308">
            <w:pPr>
              <w:pStyle w:val="MDPI42tablebody"/>
              <w:spacing w:line="240" w:lineRule="auto"/>
              <w:rPr>
                <w:lang w:val="it-IT"/>
              </w:rPr>
            </w:pPr>
            <w:r w:rsidRPr="009A7014">
              <w:rPr>
                <w:lang w:val="it-IT"/>
              </w:rPr>
              <w:t>44 × 52 Pressure Sensor Array</w:t>
            </w:r>
            <w:r>
              <w:rPr>
                <w:lang w:val="it-IT"/>
              </w:rPr>
              <w:t xml:space="preserve"> </w:t>
            </w:r>
            <w:r>
              <w:fldChar w:fldCharType="begin"/>
            </w:r>
            <w:r w:rsidR="007B5711">
              <w:instrText xml:space="preserve"> ADDIN ZOTERO_ITEM CSL_CITATION {"citationID":"5zplmuNL","properties":{"formattedCitation":"[40]","plainCitation":"[4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7B5711" w:rsidRPr="007B5711">
              <w:t>[40]</w:t>
            </w:r>
            <w:r>
              <w:fldChar w:fldCharType="end"/>
            </w:r>
          </w:p>
        </w:tc>
        <w:tc>
          <w:tcPr>
            <w:tcW w:w="1410" w:type="dxa"/>
            <w:shd w:val="clear" w:color="auto" w:fill="auto"/>
            <w:vAlign w:val="center"/>
          </w:tcPr>
          <w:p w14:paraId="17F37EF6" w14:textId="77777777" w:rsidR="00AF40AD" w:rsidRDefault="00AF40AD" w:rsidP="00697308">
            <w:pPr>
              <w:pStyle w:val="MDPI42tablebody"/>
              <w:spacing w:line="240" w:lineRule="auto"/>
            </w:pPr>
            <w:r>
              <w:t>99.82%</w:t>
            </w:r>
          </w:p>
        </w:tc>
        <w:tc>
          <w:tcPr>
            <w:tcW w:w="1288" w:type="dxa"/>
          </w:tcPr>
          <w:p w14:paraId="735A6860" w14:textId="77777777" w:rsidR="00AF40AD" w:rsidRDefault="00AF40AD" w:rsidP="00697308">
            <w:pPr>
              <w:pStyle w:val="MDPI42tablebody"/>
              <w:spacing w:line="240" w:lineRule="auto"/>
            </w:pPr>
            <w:r>
              <w:t>5</w:t>
            </w:r>
          </w:p>
        </w:tc>
      </w:tr>
    </w:tbl>
    <w:p w14:paraId="2FA58570" w14:textId="77777777" w:rsidR="00406786" w:rsidRDefault="00406786" w:rsidP="00AF40AD">
      <w:pPr>
        <w:pStyle w:val="MDPI31text"/>
        <w:ind w:left="0" w:firstLine="0"/>
      </w:pPr>
    </w:p>
    <w:p w14:paraId="6964FEE1" w14:textId="4CD2020D" w:rsidR="00AF40AD" w:rsidRDefault="00000000" w:rsidP="00406786">
      <w:pPr>
        <w:pStyle w:val="MDPI31text"/>
        <w:ind w:left="0" w:firstLine="0"/>
      </w:pPr>
      <w:r>
        <w:rPr>
          <w:noProof/>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63A07FCA" w:rsidR="00AF40AD" w:rsidRDefault="00AF40AD" w:rsidP="00CC5252">
      <w:pPr>
        <w:pStyle w:val="MDPI23heading3"/>
        <w:numPr>
          <w:ilvl w:val="2"/>
          <w:numId w:val="34"/>
        </w:numPr>
      </w:pPr>
      <w:r>
        <w:t>Sparse Sensor Array</w:t>
      </w:r>
    </w:p>
    <w:p w14:paraId="3C0DD942" w14:textId="6F50461B" w:rsidR="00AF40AD" w:rsidRDefault="00AF40AD" w:rsidP="00AF40AD">
      <w:pPr>
        <w:pStyle w:val="MDPI31text"/>
      </w:pPr>
      <w:r>
        <w:t xml:space="preserve">Mutlu et al. in 2007 [10] integrated 19 different FSRs into the seating cushion and used the Simple Logistic Regression ML algorithm to achieve 78% accuracy in classifying 10 different postures. Tsai et al. [11] used 13 pressure sensors to classify 10 sitting postures and was able to achieve an accuracy of 99.10% using the SVM ML algorithm. Aminosharieh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w:t>
      </w:r>
      <w:r w:rsidRPr="0030701D">
        <w:t>Luna-Perejón et al.</w:t>
      </w:r>
      <w:r>
        <w:t xml:space="preserve"> </w:t>
      </w:r>
      <w:r>
        <w:fldChar w:fldCharType="begin"/>
      </w:r>
      <w:r w:rsidR="007B5711">
        <w:instrText xml:space="preserve"> ADDIN ZOTERO_ITEM CSL_CITATION {"citationID":"CEdhkYZp","properties":{"formattedCitation":"[41]","plainCitation":"[4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7B5711" w:rsidRPr="007B5711">
        <w:t>[41]</w:t>
      </w:r>
      <w:r>
        <w:fldChar w:fldCharType="end"/>
      </w:r>
      <w:r>
        <w:t xml:space="preserve"> added 6 sensors which was placed on the seating cushion and resulted in an 81.5% classification accuracy using SOM (ISOM-SPR) ML algorithm.</w:t>
      </w:r>
    </w:p>
    <w:p w14:paraId="7A548CF8" w14:textId="77777777" w:rsidR="00AF40AD" w:rsidRDefault="00AF40AD" w:rsidP="00AF40AD">
      <w:pPr>
        <w:pStyle w:val="MDPI41tablecaption"/>
      </w:pPr>
      <w:r>
        <w:rPr>
          <w:b/>
        </w:rPr>
        <w:t>Table 5</w:t>
      </w:r>
      <w:r w:rsidRPr="00325902">
        <w:rPr>
          <w:b/>
        </w:rPr>
        <w:t>.</w:t>
      </w:r>
      <w:r w:rsidRPr="00325902">
        <w:t xml:space="preserve"> </w:t>
      </w:r>
      <w:r>
        <w:t>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EF08AF"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7F7C8C" w:rsidRDefault="00AF40AD" w:rsidP="00697308">
            <w:pPr>
              <w:pStyle w:val="MDPI42tablebody"/>
              <w:spacing w:line="240" w:lineRule="auto"/>
              <w:rPr>
                <w:b/>
                <w:snapToGrid/>
              </w:rPr>
            </w:pPr>
            <w:r>
              <w:rPr>
                <w:b/>
                <w:snapToGrid/>
              </w:rPr>
              <w:t>Sensor</w:t>
            </w:r>
          </w:p>
        </w:tc>
        <w:tc>
          <w:tcPr>
            <w:tcW w:w="998" w:type="dxa"/>
            <w:tcBorders>
              <w:bottom w:val="single" w:sz="4" w:space="0" w:color="auto"/>
            </w:tcBorders>
            <w:shd w:val="clear" w:color="auto" w:fill="auto"/>
            <w:vAlign w:val="center"/>
          </w:tcPr>
          <w:p w14:paraId="581ADC80" w14:textId="77777777" w:rsidR="00AF40AD" w:rsidRPr="007F7C8C" w:rsidRDefault="00AF40AD" w:rsidP="00697308">
            <w:pPr>
              <w:pStyle w:val="MDPI42tablebody"/>
              <w:spacing w:line="240" w:lineRule="auto"/>
              <w:rPr>
                <w:b/>
                <w:snapToGrid/>
              </w:rPr>
            </w:pPr>
            <w:r>
              <w:rPr>
                <w:b/>
                <w:snapToGrid/>
              </w:rPr>
              <w:t>Accuracy</w:t>
            </w:r>
          </w:p>
        </w:tc>
        <w:tc>
          <w:tcPr>
            <w:tcW w:w="1178" w:type="dxa"/>
            <w:tcBorders>
              <w:bottom w:val="single" w:sz="4" w:space="0" w:color="auto"/>
            </w:tcBorders>
          </w:tcPr>
          <w:p w14:paraId="1989F1DE" w14:textId="77777777" w:rsidR="00AF40AD" w:rsidRDefault="00AF40AD" w:rsidP="00697308">
            <w:pPr>
              <w:pStyle w:val="MDPI42tablebody"/>
              <w:spacing w:line="240" w:lineRule="auto"/>
              <w:rPr>
                <w:b/>
                <w:snapToGrid/>
              </w:rPr>
            </w:pPr>
            <w:r>
              <w:rPr>
                <w:b/>
                <w:snapToGrid/>
              </w:rPr>
              <w:t># of Postures</w:t>
            </w:r>
          </w:p>
        </w:tc>
      </w:tr>
      <w:tr w:rsidR="00AF40AD" w:rsidRPr="00EF08AF" w14:paraId="26766DA3" w14:textId="77777777" w:rsidTr="00697308">
        <w:trPr>
          <w:trHeight w:val="286"/>
        </w:trPr>
        <w:tc>
          <w:tcPr>
            <w:tcW w:w="5721" w:type="dxa"/>
            <w:shd w:val="clear" w:color="auto" w:fill="auto"/>
            <w:vAlign w:val="center"/>
          </w:tcPr>
          <w:p w14:paraId="055EF9CB" w14:textId="3328D7B8" w:rsidR="00AF40AD" w:rsidRPr="00F220D4" w:rsidRDefault="00AF40AD" w:rsidP="00697308">
            <w:pPr>
              <w:pStyle w:val="MDPI42tablebody"/>
              <w:spacing w:line="240" w:lineRule="auto"/>
            </w:pPr>
            <w:r w:rsidRPr="004D7F67">
              <w:t>19 4x4 Pressure sensors (Force Sensing Resistors)</w:t>
            </w:r>
            <w:r>
              <w:t xml:space="preserve"> </w:t>
            </w:r>
            <w:r>
              <w:fldChar w:fldCharType="begin"/>
            </w:r>
            <w:r w:rsidR="007B5711">
              <w:instrText xml:space="preserve"> ADDIN ZOTERO_ITEM CSL_CITATION {"citationID":"nMgP6kS8","properties":{"formattedCitation":"[42]","plainCitation":"[42]","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7B5711" w:rsidRPr="007B5711">
              <w:t>[42]</w:t>
            </w:r>
            <w:r>
              <w:fldChar w:fldCharType="end"/>
            </w:r>
          </w:p>
        </w:tc>
        <w:tc>
          <w:tcPr>
            <w:tcW w:w="998" w:type="dxa"/>
            <w:shd w:val="clear" w:color="auto" w:fill="auto"/>
          </w:tcPr>
          <w:p w14:paraId="27A1A29C" w14:textId="77777777" w:rsidR="00AF40AD" w:rsidRPr="00F220D4" w:rsidRDefault="00AF40AD" w:rsidP="00697308">
            <w:pPr>
              <w:pStyle w:val="MDPI42tablebody"/>
              <w:spacing w:line="240" w:lineRule="auto"/>
            </w:pPr>
            <w:r>
              <w:t>78%</w:t>
            </w:r>
          </w:p>
        </w:tc>
        <w:tc>
          <w:tcPr>
            <w:tcW w:w="1178" w:type="dxa"/>
          </w:tcPr>
          <w:p w14:paraId="7EE8078B" w14:textId="77777777" w:rsidR="00AF40AD" w:rsidRDefault="00AF40AD" w:rsidP="00697308">
            <w:pPr>
              <w:pStyle w:val="MDPI42tablebody"/>
              <w:spacing w:line="240" w:lineRule="auto"/>
            </w:pPr>
            <w:r>
              <w:t>10</w:t>
            </w:r>
          </w:p>
        </w:tc>
      </w:tr>
      <w:tr w:rsidR="00AF40AD" w:rsidRPr="00EF08AF" w14:paraId="13823FC0" w14:textId="77777777" w:rsidTr="00697308">
        <w:trPr>
          <w:trHeight w:val="305"/>
        </w:trPr>
        <w:tc>
          <w:tcPr>
            <w:tcW w:w="5721" w:type="dxa"/>
            <w:shd w:val="clear" w:color="auto" w:fill="auto"/>
            <w:vAlign w:val="center"/>
          </w:tcPr>
          <w:p w14:paraId="2858CFB9" w14:textId="452981D7" w:rsidR="00AF40AD" w:rsidRPr="00F220D4" w:rsidRDefault="00AF40AD" w:rsidP="00697308">
            <w:pPr>
              <w:pStyle w:val="MDPI42tablebody"/>
              <w:spacing w:line="240" w:lineRule="auto"/>
            </w:pPr>
            <w:r w:rsidRPr="00C2059F">
              <w:t>6 Flexible Force Sensors (FSR402)</w:t>
            </w:r>
            <w:r>
              <w:t xml:space="preserve"> </w:t>
            </w:r>
            <w:r>
              <w:fldChar w:fldCharType="begin"/>
            </w:r>
            <w:r w:rsidR="007B5711">
              <w:instrText xml:space="preserve"> ADDIN ZOTERO_ITEM CSL_CITATION {"citationID":"JYWsaotW","properties":{"formattedCitation":"[43]","plainCitation":"[43]","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7B5711" w:rsidRPr="007B5711">
              <w:t>[43]</w:t>
            </w:r>
            <w:r>
              <w:fldChar w:fldCharType="end"/>
            </w:r>
          </w:p>
        </w:tc>
        <w:tc>
          <w:tcPr>
            <w:tcW w:w="998" w:type="dxa"/>
            <w:shd w:val="clear" w:color="auto" w:fill="auto"/>
          </w:tcPr>
          <w:p w14:paraId="7225A6F3" w14:textId="77777777" w:rsidR="00AF40AD" w:rsidRPr="00F220D4" w:rsidRDefault="00AF40AD" w:rsidP="00697308">
            <w:pPr>
              <w:pStyle w:val="MDPI42tablebody"/>
              <w:spacing w:line="240" w:lineRule="auto"/>
            </w:pPr>
            <w:r>
              <w:t>-</w:t>
            </w:r>
          </w:p>
        </w:tc>
        <w:tc>
          <w:tcPr>
            <w:tcW w:w="1178" w:type="dxa"/>
          </w:tcPr>
          <w:p w14:paraId="2982A1B4" w14:textId="77777777" w:rsidR="00AF40AD" w:rsidRDefault="00AF40AD" w:rsidP="00697308">
            <w:pPr>
              <w:pStyle w:val="MDPI42tablebody"/>
              <w:spacing w:line="240" w:lineRule="auto"/>
            </w:pPr>
            <w:r>
              <w:t>9</w:t>
            </w:r>
          </w:p>
        </w:tc>
      </w:tr>
      <w:tr w:rsidR="00AF40AD" w:rsidRPr="00EF08AF" w14:paraId="76A676AF" w14:textId="77777777" w:rsidTr="00697308">
        <w:trPr>
          <w:trHeight w:val="305"/>
        </w:trPr>
        <w:tc>
          <w:tcPr>
            <w:tcW w:w="5721" w:type="dxa"/>
            <w:shd w:val="clear" w:color="auto" w:fill="auto"/>
            <w:vAlign w:val="center"/>
          </w:tcPr>
          <w:p w14:paraId="06D45590" w14:textId="1D5C693B" w:rsidR="00AF40AD" w:rsidRPr="00943C10" w:rsidRDefault="00AF40AD" w:rsidP="00697308">
            <w:pPr>
              <w:pStyle w:val="MDPI42tablebody"/>
              <w:spacing w:line="240" w:lineRule="auto"/>
              <w:rPr>
                <w:lang w:val="it-IT"/>
              </w:rPr>
            </w:pPr>
            <w:r w:rsidRPr="00424A49">
              <w:t>8 Force Sensing Resistors</w:t>
            </w:r>
            <w:r>
              <w:t xml:space="preserve"> </w:t>
            </w:r>
            <w:r>
              <w:fldChar w:fldCharType="begin"/>
            </w:r>
            <w:r w:rsidR="007B5711">
              <w:instrText xml:space="preserve"> ADDIN ZOTERO_ITEM CSL_CITATION {"citationID":"pxe0pT3g","properties":{"formattedCitation":"[44]","plainCitation":"[44]","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7B5711" w:rsidRPr="007B5711">
              <w:t>[44]</w:t>
            </w:r>
            <w:r>
              <w:fldChar w:fldCharType="end"/>
            </w:r>
          </w:p>
        </w:tc>
        <w:tc>
          <w:tcPr>
            <w:tcW w:w="998" w:type="dxa"/>
            <w:shd w:val="clear" w:color="auto" w:fill="auto"/>
          </w:tcPr>
          <w:p w14:paraId="1AE31A41" w14:textId="77777777" w:rsidR="00AF40AD" w:rsidRDefault="00AF40AD" w:rsidP="00697308">
            <w:pPr>
              <w:pStyle w:val="MDPI42tablebody"/>
              <w:spacing w:line="240" w:lineRule="auto"/>
            </w:pPr>
            <w:r>
              <w:t>91.68%</w:t>
            </w:r>
          </w:p>
        </w:tc>
        <w:tc>
          <w:tcPr>
            <w:tcW w:w="1178" w:type="dxa"/>
          </w:tcPr>
          <w:p w14:paraId="1572F826" w14:textId="77777777" w:rsidR="00AF40AD" w:rsidRDefault="00AF40AD" w:rsidP="00697308">
            <w:pPr>
              <w:pStyle w:val="MDPI42tablebody"/>
              <w:spacing w:line="240" w:lineRule="auto"/>
            </w:pPr>
            <w:r>
              <w:t>8</w:t>
            </w:r>
          </w:p>
        </w:tc>
      </w:tr>
      <w:tr w:rsidR="00AF40AD" w:rsidRPr="00EF08AF" w14:paraId="1CEE39A9" w14:textId="77777777" w:rsidTr="00697308">
        <w:trPr>
          <w:trHeight w:val="305"/>
        </w:trPr>
        <w:tc>
          <w:tcPr>
            <w:tcW w:w="5721" w:type="dxa"/>
            <w:shd w:val="clear" w:color="auto" w:fill="auto"/>
            <w:vAlign w:val="center"/>
          </w:tcPr>
          <w:p w14:paraId="6B241035" w14:textId="31E10533" w:rsidR="00AF40AD" w:rsidRPr="00D73B4F" w:rsidRDefault="00AF40AD" w:rsidP="00697308">
            <w:pPr>
              <w:pStyle w:val="MDPI42tablebody"/>
              <w:spacing w:line="240" w:lineRule="auto"/>
              <w:rPr>
                <w:lang w:val="it-IT"/>
              </w:rPr>
            </w:pPr>
            <w:r w:rsidRPr="0091748C">
              <w:t>6 Flex Sensors</w:t>
            </w:r>
            <w:r>
              <w:t xml:space="preserve"> </w:t>
            </w:r>
            <w:r>
              <w:fldChar w:fldCharType="begin"/>
            </w:r>
            <w:r w:rsidR="007B5711">
              <w:instrText xml:space="preserve"> ADDIN ZOTERO_ITEM CSL_CITATION {"citationID":"8mqIR0Tc","properties":{"formattedCitation":"[31]","plainCitation":"[3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7B5711" w:rsidRPr="007B5711">
              <w:t>[31]</w:t>
            </w:r>
            <w:r>
              <w:fldChar w:fldCharType="end"/>
            </w:r>
          </w:p>
        </w:tc>
        <w:tc>
          <w:tcPr>
            <w:tcW w:w="998" w:type="dxa"/>
            <w:shd w:val="clear" w:color="auto" w:fill="auto"/>
          </w:tcPr>
          <w:p w14:paraId="618EAC2D" w14:textId="77777777" w:rsidR="00AF40AD" w:rsidRDefault="00AF40AD" w:rsidP="00697308">
            <w:pPr>
              <w:pStyle w:val="MDPI42tablebody"/>
              <w:spacing w:line="240" w:lineRule="auto"/>
            </w:pPr>
            <w:r>
              <w:t>97.43%</w:t>
            </w:r>
          </w:p>
        </w:tc>
        <w:tc>
          <w:tcPr>
            <w:tcW w:w="1178" w:type="dxa"/>
          </w:tcPr>
          <w:p w14:paraId="39701BFB" w14:textId="77777777" w:rsidR="00AF40AD" w:rsidRDefault="00AF40AD" w:rsidP="00697308">
            <w:pPr>
              <w:pStyle w:val="MDPI42tablebody"/>
              <w:spacing w:line="240" w:lineRule="auto"/>
            </w:pPr>
            <w:r>
              <w:t>7</w:t>
            </w:r>
          </w:p>
        </w:tc>
      </w:tr>
      <w:tr w:rsidR="00AF40AD" w:rsidRPr="00EF08AF" w14:paraId="2B1D13B7" w14:textId="77777777" w:rsidTr="00697308">
        <w:trPr>
          <w:trHeight w:val="305"/>
        </w:trPr>
        <w:tc>
          <w:tcPr>
            <w:tcW w:w="5721" w:type="dxa"/>
            <w:shd w:val="clear" w:color="auto" w:fill="auto"/>
            <w:vAlign w:val="center"/>
          </w:tcPr>
          <w:p w14:paraId="7A26DB30" w14:textId="2554D4C0" w:rsidR="00AF40AD" w:rsidRPr="00D73B4F" w:rsidRDefault="00AF40AD" w:rsidP="00697308">
            <w:pPr>
              <w:pStyle w:val="MDPI42tablebody"/>
              <w:spacing w:line="240" w:lineRule="auto"/>
              <w:rPr>
                <w:lang w:val="it-IT"/>
              </w:rPr>
            </w:pPr>
            <w:r w:rsidRPr="00122648">
              <w:t>6 Pressure Sensors &amp; 6 Infrared Reflective Distance Sensors</w:t>
            </w:r>
            <w:r>
              <w:t xml:space="preserve"> </w:t>
            </w:r>
            <w:r>
              <w:fldChar w:fldCharType="begin"/>
            </w:r>
            <w:r w:rsidR="007B5711">
              <w:instrText xml:space="preserve"> ADDIN ZOTERO_ITEM CSL_CITATION {"citationID":"IhXEyMsA","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7B5711" w:rsidRPr="007B5711">
              <w:t>[45]</w:t>
            </w:r>
            <w:r>
              <w:fldChar w:fldCharType="end"/>
            </w:r>
          </w:p>
        </w:tc>
        <w:tc>
          <w:tcPr>
            <w:tcW w:w="998" w:type="dxa"/>
            <w:shd w:val="clear" w:color="auto" w:fill="auto"/>
          </w:tcPr>
          <w:p w14:paraId="3FB3B5A0" w14:textId="77777777" w:rsidR="00AF40AD" w:rsidRDefault="00AF40AD" w:rsidP="00697308">
            <w:pPr>
              <w:pStyle w:val="MDPI42tablebody"/>
              <w:spacing w:line="240" w:lineRule="auto"/>
            </w:pPr>
            <w:r>
              <w:t>92%</w:t>
            </w:r>
          </w:p>
        </w:tc>
        <w:tc>
          <w:tcPr>
            <w:tcW w:w="1178" w:type="dxa"/>
          </w:tcPr>
          <w:p w14:paraId="6C4B9842" w14:textId="77777777" w:rsidR="00AF40AD" w:rsidRDefault="00AF40AD" w:rsidP="00697308">
            <w:pPr>
              <w:pStyle w:val="MDPI42tablebody"/>
              <w:spacing w:line="240" w:lineRule="auto"/>
            </w:pPr>
            <w:r>
              <w:t>11</w:t>
            </w:r>
          </w:p>
        </w:tc>
      </w:tr>
      <w:tr w:rsidR="00AF40AD" w:rsidRPr="00EF08AF" w14:paraId="0FC8620A" w14:textId="77777777" w:rsidTr="00697308">
        <w:trPr>
          <w:trHeight w:val="305"/>
        </w:trPr>
        <w:tc>
          <w:tcPr>
            <w:tcW w:w="5721" w:type="dxa"/>
            <w:shd w:val="clear" w:color="auto" w:fill="auto"/>
            <w:vAlign w:val="center"/>
          </w:tcPr>
          <w:p w14:paraId="158A1126" w14:textId="5AC537B4" w:rsidR="00AF40AD" w:rsidRPr="00D73B4F" w:rsidRDefault="00AF40AD" w:rsidP="00697308">
            <w:pPr>
              <w:pStyle w:val="MDPI42tablebody"/>
              <w:spacing w:line="240" w:lineRule="auto"/>
              <w:rPr>
                <w:lang w:val="it-IT"/>
              </w:rPr>
            </w:pPr>
            <w:r>
              <w:t xml:space="preserve">8 </w:t>
            </w:r>
            <w:r w:rsidRPr="00975289">
              <w:t>Low resolution matrices of Pressure Sensors</w:t>
            </w:r>
            <w:r>
              <w:t xml:space="preserve"> </w:t>
            </w:r>
            <w:r>
              <w:fldChar w:fldCharType="begin"/>
            </w:r>
            <w:r w:rsidR="007B5711">
              <w:instrText xml:space="preserve"> ADDIN ZOTERO_ITEM CSL_CITATION {"citationID":"A9fOCa3b","properties":{"formattedCitation":"[46]","plainCitation":"[4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7B5711" w:rsidRPr="007B5711">
              <w:t>[46]</w:t>
            </w:r>
            <w:r>
              <w:fldChar w:fldCharType="end"/>
            </w:r>
          </w:p>
        </w:tc>
        <w:tc>
          <w:tcPr>
            <w:tcW w:w="998" w:type="dxa"/>
            <w:shd w:val="clear" w:color="auto" w:fill="auto"/>
          </w:tcPr>
          <w:p w14:paraId="6CC0A516" w14:textId="77777777" w:rsidR="00AF40AD" w:rsidRDefault="00AF40AD" w:rsidP="00697308">
            <w:pPr>
              <w:pStyle w:val="MDPI42tablebody"/>
              <w:spacing w:line="240" w:lineRule="auto"/>
            </w:pPr>
            <w:r>
              <w:t>70%</w:t>
            </w:r>
          </w:p>
        </w:tc>
        <w:tc>
          <w:tcPr>
            <w:tcW w:w="1178" w:type="dxa"/>
          </w:tcPr>
          <w:p w14:paraId="358A255E" w14:textId="77777777" w:rsidR="00AF40AD" w:rsidRDefault="00AF40AD" w:rsidP="00697308">
            <w:pPr>
              <w:pStyle w:val="MDPI42tablebody"/>
              <w:spacing w:line="240" w:lineRule="auto"/>
            </w:pPr>
            <w:r>
              <w:t>8</w:t>
            </w:r>
          </w:p>
        </w:tc>
      </w:tr>
      <w:tr w:rsidR="00AF40AD" w:rsidRPr="00EF08AF" w14:paraId="54DD0F90" w14:textId="77777777" w:rsidTr="00697308">
        <w:trPr>
          <w:trHeight w:val="305"/>
        </w:trPr>
        <w:tc>
          <w:tcPr>
            <w:tcW w:w="5721" w:type="dxa"/>
            <w:shd w:val="clear" w:color="auto" w:fill="auto"/>
            <w:vAlign w:val="center"/>
          </w:tcPr>
          <w:p w14:paraId="1565D9C6" w14:textId="7D246853" w:rsidR="00AF40AD" w:rsidRPr="00585CE4" w:rsidRDefault="00AF40AD" w:rsidP="00697308">
            <w:pPr>
              <w:pStyle w:val="MDPI42tablebody"/>
              <w:spacing w:line="240" w:lineRule="auto"/>
              <w:rPr>
                <w:lang w:val="it-IT"/>
              </w:rPr>
            </w:pPr>
            <w:r w:rsidRPr="00CF46EC">
              <w:t>12 Pressure Sensor (Force Sensitive Resistor)</w:t>
            </w:r>
            <w:r>
              <w:t xml:space="preserve"> </w:t>
            </w:r>
            <w:r>
              <w:fldChar w:fldCharType="begin"/>
            </w:r>
            <w:r w:rsidR="007B5711">
              <w:instrText xml:space="preserve"> ADDIN ZOTERO_ITEM CSL_CITATION {"citationID":"XbV3quPa","properties":{"formattedCitation":"[47]","plainCitation":"[4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7B5711" w:rsidRPr="007B5711">
              <w:t>[47]</w:t>
            </w:r>
            <w:r>
              <w:fldChar w:fldCharType="end"/>
            </w:r>
          </w:p>
        </w:tc>
        <w:tc>
          <w:tcPr>
            <w:tcW w:w="998" w:type="dxa"/>
            <w:shd w:val="clear" w:color="auto" w:fill="auto"/>
          </w:tcPr>
          <w:p w14:paraId="7F6046FC" w14:textId="77777777" w:rsidR="00AF40AD" w:rsidRDefault="00AF40AD" w:rsidP="00697308">
            <w:pPr>
              <w:pStyle w:val="MDPI42tablebody"/>
              <w:spacing w:line="240" w:lineRule="auto"/>
            </w:pPr>
            <w:r>
              <w:t>99.47%</w:t>
            </w:r>
          </w:p>
        </w:tc>
        <w:tc>
          <w:tcPr>
            <w:tcW w:w="1178" w:type="dxa"/>
          </w:tcPr>
          <w:p w14:paraId="2B902B62" w14:textId="77777777" w:rsidR="00AF40AD" w:rsidRDefault="00AF40AD" w:rsidP="00697308">
            <w:pPr>
              <w:pStyle w:val="MDPI42tablebody"/>
              <w:spacing w:line="240" w:lineRule="auto"/>
            </w:pPr>
            <w:r>
              <w:t>5</w:t>
            </w:r>
          </w:p>
        </w:tc>
      </w:tr>
      <w:tr w:rsidR="00AF40AD" w:rsidRPr="00EF08AF" w14:paraId="2A307B72" w14:textId="77777777" w:rsidTr="00697308">
        <w:trPr>
          <w:trHeight w:val="305"/>
        </w:trPr>
        <w:tc>
          <w:tcPr>
            <w:tcW w:w="5721" w:type="dxa"/>
            <w:shd w:val="clear" w:color="auto" w:fill="auto"/>
            <w:vAlign w:val="center"/>
          </w:tcPr>
          <w:p w14:paraId="3FAAF3A9" w14:textId="1307BFA3" w:rsidR="00AF40AD" w:rsidRPr="009A7014" w:rsidRDefault="00AF40AD" w:rsidP="00697308">
            <w:pPr>
              <w:pStyle w:val="MDPI42tablebody"/>
              <w:spacing w:line="240" w:lineRule="auto"/>
              <w:rPr>
                <w:lang w:val="it-IT"/>
              </w:rPr>
            </w:pPr>
            <w:r w:rsidRPr="0034379F">
              <w:t>16 Force Sensor</w:t>
            </w:r>
            <w:r>
              <w:t xml:space="preserve"> </w:t>
            </w:r>
            <w:r>
              <w:fldChar w:fldCharType="begin"/>
            </w:r>
            <w:r w:rsidR="007B5711">
              <w:instrText xml:space="preserve"> ADDIN ZOTERO_ITEM CSL_CITATION {"citationID":"SQwUhxMr","properties":{"formattedCitation":"[48]","plainCitation":"[48]","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7B5711" w:rsidRPr="007B5711">
              <w:t>[48]</w:t>
            </w:r>
            <w:r>
              <w:fldChar w:fldCharType="end"/>
            </w:r>
          </w:p>
        </w:tc>
        <w:tc>
          <w:tcPr>
            <w:tcW w:w="998" w:type="dxa"/>
            <w:shd w:val="clear" w:color="auto" w:fill="auto"/>
          </w:tcPr>
          <w:p w14:paraId="1C5266E6" w14:textId="77777777" w:rsidR="00AF40AD" w:rsidRDefault="00AF40AD" w:rsidP="00697308">
            <w:pPr>
              <w:pStyle w:val="MDPI42tablebody"/>
              <w:spacing w:line="240" w:lineRule="auto"/>
            </w:pPr>
            <w:r>
              <w:t>90.90%</w:t>
            </w:r>
          </w:p>
        </w:tc>
        <w:tc>
          <w:tcPr>
            <w:tcW w:w="1178" w:type="dxa"/>
          </w:tcPr>
          <w:p w14:paraId="20424A7E" w14:textId="77777777" w:rsidR="00AF40AD" w:rsidRDefault="00AF40AD" w:rsidP="00697308">
            <w:pPr>
              <w:pStyle w:val="MDPI42tablebody"/>
              <w:spacing w:line="240" w:lineRule="auto"/>
            </w:pPr>
            <w:r>
              <w:t>7</w:t>
            </w:r>
          </w:p>
        </w:tc>
      </w:tr>
      <w:tr w:rsidR="00AF40AD" w:rsidRPr="00EF08AF" w14:paraId="0D0F869D" w14:textId="77777777" w:rsidTr="00697308">
        <w:trPr>
          <w:trHeight w:val="305"/>
        </w:trPr>
        <w:tc>
          <w:tcPr>
            <w:tcW w:w="5721" w:type="dxa"/>
            <w:shd w:val="clear" w:color="auto" w:fill="auto"/>
            <w:vAlign w:val="center"/>
          </w:tcPr>
          <w:p w14:paraId="20FC9CAF" w14:textId="1CE0E032" w:rsidR="00AF40AD" w:rsidRPr="009A7014" w:rsidRDefault="00AF40AD" w:rsidP="00697308">
            <w:pPr>
              <w:pStyle w:val="MDPI42tablebody"/>
              <w:spacing w:line="240" w:lineRule="auto"/>
              <w:rPr>
                <w:lang w:val="it-IT"/>
              </w:rPr>
            </w:pPr>
            <w:r w:rsidRPr="00051552">
              <w:t>13 pressure sensors (FSR-406)</w:t>
            </w:r>
            <w:r>
              <w:t xml:space="preserve"> </w:t>
            </w:r>
            <w:r>
              <w:fldChar w:fldCharType="begin"/>
            </w:r>
            <w:r w:rsidR="007B5711">
              <w:instrText xml:space="preserve"> ADDIN ZOTERO_ITEM CSL_CITATION {"citationID":"hLcTSbMd","properties":{"formattedCitation":"[49]","plainCitation":"[49]","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7B5711" w:rsidRPr="007B5711">
              <w:t>[49]</w:t>
            </w:r>
            <w:r>
              <w:fldChar w:fldCharType="end"/>
            </w:r>
          </w:p>
        </w:tc>
        <w:tc>
          <w:tcPr>
            <w:tcW w:w="998" w:type="dxa"/>
            <w:shd w:val="clear" w:color="auto" w:fill="auto"/>
          </w:tcPr>
          <w:p w14:paraId="16139801" w14:textId="77777777" w:rsidR="00AF40AD" w:rsidRDefault="00AF40AD" w:rsidP="00697308">
            <w:pPr>
              <w:pStyle w:val="MDPI42tablebody"/>
              <w:spacing w:line="240" w:lineRule="auto"/>
            </w:pPr>
            <w:r>
              <w:t>99.10%</w:t>
            </w:r>
          </w:p>
        </w:tc>
        <w:tc>
          <w:tcPr>
            <w:tcW w:w="1178" w:type="dxa"/>
          </w:tcPr>
          <w:p w14:paraId="08BB1B35" w14:textId="77777777" w:rsidR="00AF40AD" w:rsidRDefault="00AF40AD" w:rsidP="00697308">
            <w:pPr>
              <w:pStyle w:val="MDPI42tablebody"/>
              <w:spacing w:line="240" w:lineRule="auto"/>
            </w:pPr>
            <w:r>
              <w:t>10</w:t>
            </w:r>
          </w:p>
        </w:tc>
      </w:tr>
      <w:tr w:rsidR="00AF40AD" w:rsidRPr="00EF08AF" w14:paraId="64B6085A" w14:textId="77777777" w:rsidTr="00697308">
        <w:trPr>
          <w:trHeight w:val="305"/>
        </w:trPr>
        <w:tc>
          <w:tcPr>
            <w:tcW w:w="5721" w:type="dxa"/>
            <w:shd w:val="clear" w:color="auto" w:fill="auto"/>
            <w:vAlign w:val="center"/>
          </w:tcPr>
          <w:p w14:paraId="27ABFE04" w14:textId="4CC4EF90" w:rsidR="00AF40AD" w:rsidRPr="00051552" w:rsidRDefault="00AF40AD" w:rsidP="00697308">
            <w:pPr>
              <w:pStyle w:val="MDPI42tablebody"/>
              <w:spacing w:line="240" w:lineRule="auto"/>
            </w:pPr>
            <w:r w:rsidRPr="00051552">
              <w:t>6 Force Sensitive Resistors (FSR)</w:t>
            </w:r>
            <w:r>
              <w:t xml:space="preserve"> </w:t>
            </w:r>
            <w:r>
              <w:fldChar w:fldCharType="begin"/>
            </w:r>
            <w:r w:rsidR="007B5711">
              <w:instrText xml:space="preserve"> ADDIN ZOTERO_ITEM CSL_CITATION {"citationID":"EPdh809h","properties":{"formattedCitation":"[41]","plainCitation":"[4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7B5711" w:rsidRPr="007B5711">
              <w:t>[41]</w:t>
            </w:r>
            <w:r>
              <w:fldChar w:fldCharType="end"/>
            </w:r>
          </w:p>
        </w:tc>
        <w:tc>
          <w:tcPr>
            <w:tcW w:w="998" w:type="dxa"/>
            <w:shd w:val="clear" w:color="auto" w:fill="auto"/>
          </w:tcPr>
          <w:p w14:paraId="0C3CB626" w14:textId="77777777" w:rsidR="00AF40AD" w:rsidRDefault="00AF40AD" w:rsidP="00697308">
            <w:pPr>
              <w:pStyle w:val="MDPI42tablebody"/>
              <w:spacing w:line="240" w:lineRule="auto"/>
            </w:pPr>
            <w:r>
              <w:t>81%</w:t>
            </w:r>
          </w:p>
        </w:tc>
        <w:tc>
          <w:tcPr>
            <w:tcW w:w="1178" w:type="dxa"/>
          </w:tcPr>
          <w:p w14:paraId="1024895A" w14:textId="77777777" w:rsidR="00AF40AD" w:rsidRDefault="00AF40AD" w:rsidP="00697308">
            <w:pPr>
              <w:pStyle w:val="MDPI42tablebody"/>
              <w:spacing w:line="240" w:lineRule="auto"/>
            </w:pPr>
            <w:r>
              <w:t>7</w:t>
            </w:r>
          </w:p>
        </w:tc>
      </w:tr>
      <w:tr w:rsidR="00AF40AD" w:rsidRPr="00EF08AF" w14:paraId="0ADD8A16" w14:textId="77777777" w:rsidTr="00697308">
        <w:trPr>
          <w:trHeight w:val="305"/>
        </w:trPr>
        <w:tc>
          <w:tcPr>
            <w:tcW w:w="5721" w:type="dxa"/>
            <w:shd w:val="clear" w:color="auto" w:fill="auto"/>
            <w:vAlign w:val="center"/>
          </w:tcPr>
          <w:p w14:paraId="366B498D" w14:textId="0D0D38CB" w:rsidR="00AF40AD" w:rsidRPr="00051552" w:rsidRDefault="00AF40AD" w:rsidP="00697308">
            <w:pPr>
              <w:pStyle w:val="MDPI42tablebody"/>
              <w:spacing w:line="240" w:lineRule="auto"/>
            </w:pPr>
            <w:r w:rsidRPr="00892953">
              <w:t>6 FSR Sensors</w:t>
            </w:r>
            <w:r>
              <w:t xml:space="preserve"> </w:t>
            </w:r>
            <w:r>
              <w:fldChar w:fldCharType="begin"/>
            </w:r>
            <w:r w:rsidR="007B5711">
              <w:instrText xml:space="preserve"> ADDIN ZOTERO_ITEM CSL_CITATION {"citationID":"IWnMmPTj","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7B5711" w:rsidRPr="007B5711">
              <w:t>[33]</w:t>
            </w:r>
            <w:r>
              <w:fldChar w:fldCharType="end"/>
            </w:r>
          </w:p>
        </w:tc>
        <w:tc>
          <w:tcPr>
            <w:tcW w:w="998" w:type="dxa"/>
            <w:shd w:val="clear" w:color="auto" w:fill="auto"/>
          </w:tcPr>
          <w:p w14:paraId="4CF16C6E" w14:textId="77777777" w:rsidR="00AF40AD" w:rsidRDefault="00AF40AD" w:rsidP="00697308">
            <w:pPr>
              <w:pStyle w:val="MDPI42tablebody"/>
              <w:spacing w:line="240" w:lineRule="auto"/>
            </w:pPr>
            <w:r>
              <w:t>89%</w:t>
            </w:r>
          </w:p>
        </w:tc>
        <w:tc>
          <w:tcPr>
            <w:tcW w:w="1178" w:type="dxa"/>
          </w:tcPr>
          <w:p w14:paraId="64D9995E" w14:textId="77777777" w:rsidR="00AF40AD" w:rsidRDefault="00AF40AD" w:rsidP="00697308">
            <w:pPr>
              <w:pStyle w:val="MDPI42tablebody"/>
              <w:spacing w:line="240" w:lineRule="auto"/>
            </w:pPr>
            <w:r>
              <w:t>5</w:t>
            </w:r>
          </w:p>
        </w:tc>
      </w:tr>
      <w:tr w:rsidR="00AF40AD" w:rsidRPr="00EF08AF" w14:paraId="388BC136" w14:textId="77777777" w:rsidTr="00697308">
        <w:trPr>
          <w:trHeight w:val="305"/>
        </w:trPr>
        <w:tc>
          <w:tcPr>
            <w:tcW w:w="5721" w:type="dxa"/>
            <w:shd w:val="clear" w:color="auto" w:fill="auto"/>
            <w:vAlign w:val="center"/>
          </w:tcPr>
          <w:p w14:paraId="700726C9" w14:textId="43FC925D" w:rsidR="00AF40AD" w:rsidRPr="00892953" w:rsidRDefault="00AF40AD" w:rsidP="00697308">
            <w:pPr>
              <w:pStyle w:val="MDPI42tablebody"/>
              <w:spacing w:line="240" w:lineRule="auto"/>
            </w:pPr>
            <w:r w:rsidRPr="00335AD8">
              <w:t>6 Square-Type force Sensing Resistors</w:t>
            </w:r>
            <w:r>
              <w:t xml:space="preserve"> </w:t>
            </w:r>
            <w:r>
              <w:fldChar w:fldCharType="begin"/>
            </w:r>
            <w:r w:rsidR="007B5711">
              <w:instrText xml:space="preserve"> ADDIN ZOTERO_ITEM CSL_CITATION {"citationID":"EMq2qBtM","properties":{"formattedCitation":"[50]","plainCitation":"[5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7B5711" w:rsidRPr="007B5711">
              <w:t>[50]</w:t>
            </w:r>
            <w:r>
              <w:fldChar w:fldCharType="end"/>
            </w:r>
          </w:p>
        </w:tc>
        <w:tc>
          <w:tcPr>
            <w:tcW w:w="998" w:type="dxa"/>
            <w:shd w:val="clear" w:color="auto" w:fill="auto"/>
          </w:tcPr>
          <w:p w14:paraId="5D67E115" w14:textId="77777777" w:rsidR="00AF40AD" w:rsidRDefault="00AF40AD" w:rsidP="00697308">
            <w:pPr>
              <w:pStyle w:val="MDPI42tablebody"/>
              <w:spacing w:line="240" w:lineRule="auto"/>
            </w:pPr>
            <w:r>
              <w:t>-</w:t>
            </w:r>
          </w:p>
        </w:tc>
        <w:tc>
          <w:tcPr>
            <w:tcW w:w="1178" w:type="dxa"/>
          </w:tcPr>
          <w:p w14:paraId="7532CA67" w14:textId="77777777" w:rsidR="00AF40AD" w:rsidRDefault="00AF40AD" w:rsidP="00697308">
            <w:pPr>
              <w:pStyle w:val="MDPI42tablebody"/>
              <w:spacing w:line="240" w:lineRule="auto"/>
            </w:pPr>
            <w:r>
              <w:t>-</w:t>
            </w:r>
          </w:p>
        </w:tc>
      </w:tr>
      <w:tr w:rsidR="00AF40AD" w:rsidRPr="00EF08AF" w14:paraId="4B992CB2" w14:textId="77777777" w:rsidTr="00697308">
        <w:trPr>
          <w:trHeight w:val="305"/>
        </w:trPr>
        <w:tc>
          <w:tcPr>
            <w:tcW w:w="5721" w:type="dxa"/>
            <w:shd w:val="clear" w:color="auto" w:fill="auto"/>
            <w:vAlign w:val="center"/>
          </w:tcPr>
          <w:p w14:paraId="64800EC1" w14:textId="53AE509D" w:rsidR="00AF40AD" w:rsidRPr="00335AD8" w:rsidRDefault="00AF40AD" w:rsidP="00697308">
            <w:pPr>
              <w:pStyle w:val="MDPI42tablebody"/>
              <w:spacing w:line="240" w:lineRule="auto"/>
            </w:pPr>
            <w:r>
              <w:t xml:space="preserve">8 </w:t>
            </w:r>
            <w:r w:rsidRPr="007D2676">
              <w:t>Force Sensing Resistors FSR 406</w:t>
            </w:r>
            <w:r>
              <w:t xml:space="preserve"> </w:t>
            </w:r>
            <w:r>
              <w:fldChar w:fldCharType="begin"/>
            </w:r>
            <w:r w:rsidR="007B5711">
              <w:instrText xml:space="preserve"> ADDIN ZOTERO_ITEM CSL_CITATION {"citationID":"hQ7c4dGO","properties":{"formattedCitation":"[51]","plainCitation":"[51]","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7B5711" w:rsidRPr="007B5711">
              <w:t>[51]</w:t>
            </w:r>
            <w:r>
              <w:fldChar w:fldCharType="end"/>
            </w:r>
          </w:p>
        </w:tc>
        <w:tc>
          <w:tcPr>
            <w:tcW w:w="998" w:type="dxa"/>
            <w:shd w:val="clear" w:color="auto" w:fill="auto"/>
          </w:tcPr>
          <w:p w14:paraId="1FC2EFA9" w14:textId="77777777" w:rsidR="00AF40AD" w:rsidRDefault="00AF40AD" w:rsidP="00697308">
            <w:pPr>
              <w:pStyle w:val="MDPI42tablebody"/>
              <w:spacing w:line="240" w:lineRule="auto"/>
            </w:pPr>
            <w:r>
              <w:t>-</w:t>
            </w:r>
          </w:p>
        </w:tc>
        <w:tc>
          <w:tcPr>
            <w:tcW w:w="1178" w:type="dxa"/>
          </w:tcPr>
          <w:p w14:paraId="1470EF4E" w14:textId="77777777" w:rsidR="00AF40AD" w:rsidRDefault="00AF40AD" w:rsidP="00697308">
            <w:pPr>
              <w:pStyle w:val="MDPI42tablebody"/>
              <w:spacing w:line="240" w:lineRule="auto"/>
            </w:pPr>
            <w:r>
              <w:t>7</w:t>
            </w:r>
          </w:p>
        </w:tc>
      </w:tr>
      <w:tr w:rsidR="00AF40AD" w:rsidRPr="00EF08AF" w14:paraId="40A62BB2" w14:textId="77777777" w:rsidTr="00697308">
        <w:trPr>
          <w:trHeight w:val="305"/>
        </w:trPr>
        <w:tc>
          <w:tcPr>
            <w:tcW w:w="5721" w:type="dxa"/>
            <w:shd w:val="clear" w:color="auto" w:fill="auto"/>
            <w:vAlign w:val="center"/>
          </w:tcPr>
          <w:p w14:paraId="4E548CB1" w14:textId="46FC29BE" w:rsidR="00AF40AD" w:rsidRDefault="00AF40AD" w:rsidP="00697308">
            <w:pPr>
              <w:pStyle w:val="MDPI42tablebody"/>
              <w:spacing w:line="240" w:lineRule="auto"/>
            </w:pPr>
            <w:r w:rsidRPr="007D2676">
              <w:t>5 Flex sensors</w:t>
            </w:r>
            <w:r>
              <w:t xml:space="preserve"> </w:t>
            </w:r>
            <w:r>
              <w:fldChar w:fldCharType="begin"/>
            </w:r>
            <w:r w:rsidR="007B5711">
              <w:instrText xml:space="preserve"> ADDIN ZOTERO_ITEM CSL_CITATION {"citationID":"MkL5FbQy","properties":{"formattedCitation":"[32]","plainCitation":"[3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7B5711" w:rsidRPr="007B5711">
              <w:t>[32]</w:t>
            </w:r>
            <w:r>
              <w:fldChar w:fldCharType="end"/>
            </w:r>
          </w:p>
        </w:tc>
        <w:tc>
          <w:tcPr>
            <w:tcW w:w="998" w:type="dxa"/>
            <w:shd w:val="clear" w:color="auto" w:fill="auto"/>
          </w:tcPr>
          <w:p w14:paraId="1CA64EF3" w14:textId="77777777" w:rsidR="00AF40AD" w:rsidRDefault="00AF40AD" w:rsidP="00697308">
            <w:pPr>
              <w:pStyle w:val="MDPI42tablebody"/>
              <w:spacing w:line="240" w:lineRule="auto"/>
            </w:pPr>
            <w:r>
              <w:t>-</w:t>
            </w:r>
          </w:p>
        </w:tc>
        <w:tc>
          <w:tcPr>
            <w:tcW w:w="1178" w:type="dxa"/>
          </w:tcPr>
          <w:p w14:paraId="332F824A" w14:textId="77777777" w:rsidR="00AF40AD" w:rsidRDefault="00AF40AD" w:rsidP="00697308">
            <w:pPr>
              <w:pStyle w:val="MDPI42tablebody"/>
              <w:spacing w:line="240" w:lineRule="auto"/>
            </w:pPr>
            <w:r>
              <w:t>7</w:t>
            </w:r>
          </w:p>
        </w:tc>
      </w:tr>
      <w:tr w:rsidR="00AF40AD" w:rsidRPr="00EF08AF" w14:paraId="24F88E88" w14:textId="77777777" w:rsidTr="00697308">
        <w:trPr>
          <w:trHeight w:val="305"/>
        </w:trPr>
        <w:tc>
          <w:tcPr>
            <w:tcW w:w="5721" w:type="dxa"/>
            <w:shd w:val="clear" w:color="auto" w:fill="auto"/>
            <w:vAlign w:val="center"/>
          </w:tcPr>
          <w:p w14:paraId="41E72B33" w14:textId="1B8D80A6" w:rsidR="00AF40AD" w:rsidRPr="007D2676" w:rsidRDefault="00AF40AD" w:rsidP="00697308">
            <w:pPr>
              <w:pStyle w:val="MDPI42tablebody"/>
              <w:spacing w:line="240" w:lineRule="auto"/>
            </w:pPr>
            <w:r w:rsidRPr="00117995">
              <w:t>4 FSR</w:t>
            </w:r>
            <w:r>
              <w:t xml:space="preserve"> Pressure Sensors </w:t>
            </w:r>
            <w:r>
              <w:fldChar w:fldCharType="begin"/>
            </w:r>
            <w:r w:rsidR="007B5711">
              <w:instrText xml:space="preserve"> ADDIN ZOTERO_ITEM CSL_CITATION {"citationID":"40sE9qpk","properties":{"formattedCitation":"[52]","plainCitation":"[52]","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7B5711" w:rsidRPr="007B5711">
              <w:t>[52]</w:t>
            </w:r>
            <w:r>
              <w:fldChar w:fldCharType="end"/>
            </w:r>
          </w:p>
        </w:tc>
        <w:tc>
          <w:tcPr>
            <w:tcW w:w="998" w:type="dxa"/>
            <w:shd w:val="clear" w:color="auto" w:fill="auto"/>
          </w:tcPr>
          <w:p w14:paraId="5C710DB4" w14:textId="77777777" w:rsidR="00AF40AD" w:rsidRDefault="00AF40AD" w:rsidP="00697308">
            <w:pPr>
              <w:pStyle w:val="MDPI42tablebody"/>
              <w:spacing w:line="240" w:lineRule="auto"/>
            </w:pPr>
            <w:r>
              <w:t>-</w:t>
            </w:r>
          </w:p>
        </w:tc>
        <w:tc>
          <w:tcPr>
            <w:tcW w:w="1178" w:type="dxa"/>
          </w:tcPr>
          <w:p w14:paraId="7827ABD9" w14:textId="77777777" w:rsidR="00AF40AD" w:rsidRDefault="00AF40AD" w:rsidP="00697308">
            <w:pPr>
              <w:pStyle w:val="MDPI42tablebody"/>
              <w:spacing w:line="240" w:lineRule="auto"/>
            </w:pPr>
            <w:r>
              <w:t>6</w:t>
            </w:r>
          </w:p>
        </w:tc>
      </w:tr>
      <w:tr w:rsidR="00AF40AD" w:rsidRPr="00EF08AF" w14:paraId="48A625E3" w14:textId="77777777" w:rsidTr="00697308">
        <w:trPr>
          <w:trHeight w:val="305"/>
        </w:trPr>
        <w:tc>
          <w:tcPr>
            <w:tcW w:w="5721" w:type="dxa"/>
            <w:shd w:val="clear" w:color="auto" w:fill="auto"/>
            <w:vAlign w:val="center"/>
          </w:tcPr>
          <w:p w14:paraId="6E80C40E" w14:textId="3DB5108E" w:rsidR="00AF40AD" w:rsidRPr="00117995" w:rsidRDefault="00AF40AD" w:rsidP="00697308">
            <w:pPr>
              <w:pStyle w:val="MDPI42tablebody"/>
              <w:spacing w:line="240" w:lineRule="auto"/>
            </w:pPr>
            <w:r>
              <w:t xml:space="preserve">16 Pressure sensors &amp; 2 Ultrasonic sensors </w:t>
            </w:r>
            <w:r>
              <w:fldChar w:fldCharType="begin"/>
            </w:r>
            <w:r w:rsidR="007B5711">
              <w:instrText xml:space="preserve"> ADDIN ZOTERO_ITEM CSL_CITATION {"citationID":"TZlooGw9","properties":{"formattedCitation":"[53]","plainCitation":"[5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7B5711" w:rsidRPr="007B5711">
              <w:t>[53]</w:t>
            </w:r>
            <w:r>
              <w:fldChar w:fldCharType="end"/>
            </w:r>
          </w:p>
        </w:tc>
        <w:tc>
          <w:tcPr>
            <w:tcW w:w="998" w:type="dxa"/>
            <w:shd w:val="clear" w:color="auto" w:fill="auto"/>
          </w:tcPr>
          <w:p w14:paraId="5CEE4652" w14:textId="77777777" w:rsidR="00AF40AD" w:rsidRDefault="00AF40AD" w:rsidP="00697308">
            <w:pPr>
              <w:pStyle w:val="MDPI42tablebody"/>
              <w:spacing w:line="240" w:lineRule="auto"/>
            </w:pPr>
            <w:r>
              <w:t>96%</w:t>
            </w:r>
          </w:p>
        </w:tc>
        <w:tc>
          <w:tcPr>
            <w:tcW w:w="1178" w:type="dxa"/>
          </w:tcPr>
          <w:p w14:paraId="3C0C8DBB" w14:textId="77777777" w:rsidR="00AF40AD" w:rsidRDefault="00AF40AD" w:rsidP="00697308">
            <w:pPr>
              <w:pStyle w:val="MDPI42tablebody"/>
              <w:spacing w:line="240" w:lineRule="auto"/>
            </w:pPr>
            <w:r>
              <w:t>15</w:t>
            </w:r>
          </w:p>
        </w:tc>
      </w:tr>
      <w:tr w:rsidR="00AF40AD" w:rsidRPr="00EF08AF" w14:paraId="57996BEB" w14:textId="77777777" w:rsidTr="00697308">
        <w:trPr>
          <w:trHeight w:val="305"/>
        </w:trPr>
        <w:tc>
          <w:tcPr>
            <w:tcW w:w="5721" w:type="dxa"/>
            <w:shd w:val="clear" w:color="auto" w:fill="auto"/>
            <w:vAlign w:val="center"/>
          </w:tcPr>
          <w:p w14:paraId="29083EF9" w14:textId="4974A4BF" w:rsidR="00AF40AD" w:rsidRDefault="00AF40AD" w:rsidP="00697308">
            <w:pPr>
              <w:pStyle w:val="MDPI42tablebody"/>
              <w:spacing w:line="240" w:lineRule="auto"/>
            </w:pPr>
            <w:r w:rsidRPr="00F03D14">
              <w:t>9 E-Textile Pressure Sensor</w:t>
            </w:r>
            <w:r>
              <w:t xml:space="preserve"> </w:t>
            </w:r>
            <w:r>
              <w:fldChar w:fldCharType="begin"/>
            </w:r>
            <w:r w:rsidR="007B5711">
              <w:instrText xml:space="preserve"> ADDIN ZOTERO_ITEM CSL_CITATION {"citationID":"KGWfZMUl","properties":{"formattedCitation":"[54]","plainCitation":"[5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7B5711" w:rsidRPr="007B5711">
              <w:t>[54]</w:t>
            </w:r>
            <w:r>
              <w:fldChar w:fldCharType="end"/>
            </w:r>
          </w:p>
        </w:tc>
        <w:tc>
          <w:tcPr>
            <w:tcW w:w="998" w:type="dxa"/>
            <w:shd w:val="clear" w:color="auto" w:fill="auto"/>
          </w:tcPr>
          <w:p w14:paraId="3C649134" w14:textId="77777777" w:rsidR="00AF40AD" w:rsidRDefault="00AF40AD" w:rsidP="00697308">
            <w:pPr>
              <w:pStyle w:val="MDPI42tablebody"/>
              <w:spacing w:line="240" w:lineRule="auto"/>
            </w:pPr>
            <w:r>
              <w:t>98.82%</w:t>
            </w:r>
          </w:p>
        </w:tc>
        <w:tc>
          <w:tcPr>
            <w:tcW w:w="1178" w:type="dxa"/>
          </w:tcPr>
          <w:p w14:paraId="79233AF3" w14:textId="77777777" w:rsidR="00AF40AD" w:rsidRDefault="00AF40AD" w:rsidP="00697308">
            <w:pPr>
              <w:pStyle w:val="MDPI42tablebody"/>
              <w:spacing w:line="240" w:lineRule="auto"/>
            </w:pPr>
            <w:r>
              <w:t>15</w:t>
            </w:r>
          </w:p>
        </w:tc>
      </w:tr>
    </w:tbl>
    <w:p w14:paraId="2D14DC43" w14:textId="0BC07493" w:rsidR="002423A8" w:rsidRDefault="00573025" w:rsidP="002423A8">
      <w:pPr>
        <w:pStyle w:val="MDPI22heading2"/>
        <w:numPr>
          <w:ilvl w:val="1"/>
          <w:numId w:val="34"/>
        </w:numPr>
      </w:pPr>
      <w:r>
        <w:t>Machine Learning Model</w:t>
      </w:r>
      <w:r w:rsidR="002423A8">
        <w:t>s</w:t>
      </w:r>
    </w:p>
    <w:p w14:paraId="1275FD72" w14:textId="2199429B" w:rsidR="002423A8" w:rsidRDefault="002423A8" w:rsidP="00AE42D0">
      <w:pPr>
        <w:pStyle w:val="MDPI31text"/>
      </w:pPr>
      <w:r>
        <w:t xml:space="preserve">Multiple machine learning algorithms across various studies are being adopted to classify different sitting postures. Two of the most used ML models among research studies were the CNN (Convolutional Neural Networks) </w:t>
      </w:r>
      <w:r>
        <w:fldChar w:fldCharType="begin"/>
      </w:r>
      <w:r w:rsidR="007B5711">
        <w:instrText xml:space="preserve"> ADDIN ZOTERO_ITEM CSL_CITATION {"citationID":"gXKMbrup","properties":{"formattedCitation":"[35,40,53,55,56]","plainCitation":"[35,40,53,55,56]","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007B5711" w:rsidRPr="007B5711">
        <w:t>[35,40,53,55,56]</w:t>
      </w:r>
      <w:r>
        <w:fldChar w:fldCharType="end"/>
      </w:r>
      <w:r>
        <w:t xml:space="preserve"> and ANN (Artificial Neural Networks) </w:t>
      </w:r>
      <w:r>
        <w:fldChar w:fldCharType="begin"/>
      </w:r>
      <w:r w:rsidR="007B5711">
        <w:instrText xml:space="preserve"> ADDIN ZOTERO_ITEM CSL_CITATION {"citationID":"UVYBaN0e","properties":{"formattedCitation":"[34,37,41,46,50]","plainCitation":"[34,37,41,46,5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7B5711" w:rsidRPr="007B5711">
        <w:t>[34,37,41,46,50]</w:t>
      </w:r>
      <w:r>
        <w:fldChar w:fldCharType="end"/>
      </w:r>
      <w:r>
        <w:t xml:space="preserve">. Other algorithms being used were KNN (K-Nearest Neighbors) </w:t>
      </w:r>
      <w:r>
        <w:fldChar w:fldCharType="begin"/>
      </w:r>
      <w:r w:rsidR="007B5711">
        <w:instrText xml:space="preserve"> ADDIN ZOTERO_ITEM CSL_CITATION {"citationID":"6KWy0F8a","properties":{"formattedCitation":"[29,46]","plainCitation":"[29,4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7B5711" w:rsidRPr="007B5711">
        <w:t>[29,46]</w:t>
      </w:r>
      <w:r>
        <w:fldChar w:fldCharType="end"/>
      </w:r>
      <w:r>
        <w:t xml:space="preserve">, Decision Tree </w:t>
      </w:r>
      <w:r>
        <w:fldChar w:fldCharType="begin"/>
      </w:r>
      <w:r w:rsidR="007B5711">
        <w:instrText xml:space="preserve"> ADDIN ZOTERO_ITEM CSL_CITATION {"citationID":"XPFGUbQO","properties":{"formattedCitation":"[33,51]","plainCitation":"[33,5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7B5711" w:rsidRPr="007B5711">
        <w:t>[33,51]</w:t>
      </w:r>
      <w:r>
        <w:fldChar w:fldCharType="end"/>
      </w:r>
      <w:r>
        <w:t xml:space="preserve">, SVM (Support Vector Machine) </w:t>
      </w:r>
      <w:r>
        <w:fldChar w:fldCharType="begin"/>
      </w:r>
      <w:r w:rsidR="007B5711">
        <w:instrText xml:space="preserve"> ADDIN ZOTERO_ITEM CSL_CITATION {"citationID":"DlMTjBQy","properties":{"formattedCitation":"[28,49]","plainCitation":"[28,49]","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7B5711" w:rsidRPr="007B5711">
        <w:t>[28,49]</w:t>
      </w:r>
      <w:r>
        <w:fldChar w:fldCharType="end"/>
      </w:r>
      <w:r>
        <w:t xml:space="preserve">, RF (Random Forest) </w:t>
      </w:r>
      <w:r>
        <w:fldChar w:fldCharType="begin"/>
      </w:r>
      <w:r w:rsidR="007B5711">
        <w:instrText xml:space="preserve"> ADDIN ZOTERO_ITEM CSL_CITATION {"citationID":"7dtp7dkU","properties":{"formattedCitation":"[48,57]","plainCitation":"[48,5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007B5711" w:rsidRPr="007B5711">
        <w:t>[48,57]</w:t>
      </w:r>
      <w:r>
        <w:fldChar w:fldCharType="end"/>
      </w:r>
      <w:r>
        <w:t xml:space="preserve">, SNN (Spiking Neural Network) </w:t>
      </w:r>
      <w:r>
        <w:fldChar w:fldCharType="begin"/>
      </w:r>
      <w:r w:rsidR="007B5711">
        <w:instrText xml:space="preserve"> ADDIN ZOTERO_ITEM CSL_CITATION {"citationID":"OarpLD3f","properties":{"formattedCitation":"[39]","plainCitation":"[3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7B5711" w:rsidRPr="007B5711">
        <w:t>[39]</w:t>
      </w:r>
      <w:r>
        <w:fldChar w:fldCharType="end"/>
      </w:r>
      <w:r>
        <w:t xml:space="preserve">, SLR (Simple Logistic Regression) </w:t>
      </w:r>
      <w:r>
        <w:fldChar w:fldCharType="begin"/>
      </w:r>
      <w:r w:rsidR="007B5711">
        <w:instrText xml:space="preserve"> ADDIN ZOTERO_ITEM CSL_CITATION {"citationID":"dy83aUit","properties":{"formattedCitation":"[42]","plainCitation":"[42]","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7B5711" w:rsidRPr="007B5711">
        <w:t>[42]</w:t>
      </w:r>
      <w:r>
        <w:fldChar w:fldCharType="end"/>
      </w:r>
      <w:r>
        <w:t xml:space="preserve">, Self-Organizing Map </w:t>
      </w:r>
      <w:r>
        <w:fldChar w:fldCharType="begin"/>
      </w:r>
      <w:r w:rsidR="007B5711">
        <w:instrText xml:space="preserve"> ADDIN ZOTERO_ITEM CSL_CITATION {"citationID":"XRsOSJqs","properties":{"formattedCitation":"[36]","plainCitation":"[3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7B5711" w:rsidRPr="007B5711">
        <w:t>[36]</w:t>
      </w:r>
      <w:r>
        <w:fldChar w:fldCharType="end"/>
      </w:r>
      <w:r>
        <w:t xml:space="preserve">, and Dynamic time Wrapping </w:t>
      </w:r>
      <w:r>
        <w:fldChar w:fldCharType="begin"/>
      </w:r>
      <w:r w:rsidR="007B5711">
        <w:instrText xml:space="preserve"> ADDIN ZOTERO_ITEM CSL_CITATION {"citationID":"l6v9Fv0T","properties":{"formattedCitation":"[26]","plainCitation":"[26]","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7B5711" w:rsidRPr="007B5711">
        <w:t>[26]</w:t>
      </w:r>
      <w:r>
        <w:fldChar w:fldCharType="end"/>
      </w:r>
      <w:r>
        <w:t xml:space="preserve">. On the other hand, there were 7 studies that didn’t employ the use ML models in the classification of sitting postures </w:t>
      </w:r>
      <w:r>
        <w:fldChar w:fldCharType="begin"/>
      </w:r>
      <w:r w:rsidR="007B5711">
        <w:instrText xml:space="preserve"> ADDIN ZOTERO_ITEM CSL_CITATION {"citationID":"Uq3xL9PL","properties":{"formattedCitation":"[24,25,43,50,58,59]","plainCitation":"[24,25,43,50,58,5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fldChar w:fldCharType="separate"/>
      </w:r>
      <w:r w:rsidR="007B5711" w:rsidRPr="007B5711">
        <w:t>[24,25,43,50,58,59]</w:t>
      </w:r>
      <w:r>
        <w:fldChar w:fldCharType="end"/>
      </w:r>
      <w:r>
        <w:t>. Instead, most of these studies resulted in the implementation of straightforward threshold-based system. In the implementa</w:t>
      </w:r>
      <w:r>
        <w:lastRenderedPageBreak/>
        <w:t xml:space="preserve">tion of this approach, if the sensor data surpassed a specified threshold, a given posture is identified. </w:t>
      </w:r>
    </w:p>
    <w:p w14:paraId="3C2CD46B" w14:textId="490DDBF3" w:rsidR="002423A8" w:rsidRDefault="000F27B1" w:rsidP="00E3177A">
      <w:pPr>
        <w:pStyle w:val="MDPI31text"/>
      </w:pPr>
      <w:r>
        <w:t>To</w:t>
      </w:r>
      <w:r w:rsidR="002423A8">
        <w:t xml:space="preserve"> perform</w:t>
      </w:r>
      <w:r w:rsidR="002C2519">
        <w:t xml:space="preserve"> </w:t>
      </w:r>
      <w:r w:rsidR="00353834">
        <w:t>a</w:t>
      </w:r>
      <w:r w:rsidR="002423A8">
        <w:t xml:space="preserve"> concrete validation on an ML model’s performance and accuracy, most studies result in various methods such as the use of a confusion matrix and performance comparison between different ML models. A confusion matrix is a powerful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NxN matrix. The N value signifies the number of classes being present </w:t>
      </w:r>
      <w:r w:rsidR="002423A8">
        <w:fldChar w:fldCharType="begin"/>
      </w:r>
      <w:r w:rsidR="007B5711">
        <w:instrText xml:space="preserve"> ADDIN ZOTERO_ITEM CSL_CITATION {"citationID":"3ahQCF3c","properties":{"formattedCitation":"[60]","plainCitation":"[60]","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fldChar w:fldCharType="separate"/>
      </w:r>
      <w:r w:rsidR="007B5711" w:rsidRPr="007B5711">
        <w:t>[60]</w:t>
      </w:r>
      <w:r w:rsidR="002423A8">
        <w:fldChar w:fldCharType="end"/>
      </w:r>
      <w:r w:rsidR="002423A8">
        <w:t>.</w:t>
      </w:r>
    </w:p>
    <w:p w14:paraId="73AECDF8" w14:textId="77777777" w:rsidR="00071E79" w:rsidRDefault="00071E79" w:rsidP="00E3177A">
      <w:pPr>
        <w:pStyle w:val="MDPI31text"/>
      </w:pPr>
    </w:p>
    <w:p w14:paraId="03E7CB2A" w14:textId="3B973DF6" w:rsidR="007E17D5" w:rsidRDefault="007E17D5" w:rsidP="007E17D5">
      <w:pPr>
        <w:pStyle w:val="MDPI22heading2"/>
        <w:numPr>
          <w:ilvl w:val="1"/>
          <w:numId w:val="34"/>
        </w:numPr>
      </w:pPr>
      <w:r>
        <w:t>Integration with (Internet of Things) IoT</w:t>
      </w:r>
    </w:p>
    <w:p w14:paraId="6E69B14B" w14:textId="4F60AE8D" w:rsidR="007E17D5" w:rsidRDefault="007E17D5" w:rsidP="007E17D5">
      <w:pPr>
        <w:pStyle w:val="MDPI31text"/>
      </w:pPr>
      <w:r>
        <w:t>Over recent years, IoT has gained in popularity and has become a game changer within certain industries. It was projected that by the year 2030, there would be over 50 billion devices interconnected through IoT [45].</w:t>
      </w:r>
      <w:r w:rsidR="00916640">
        <w:t xml:space="preserve"> Within the context of smart sensing chair system, </w:t>
      </w:r>
      <w:r>
        <w:t xml:space="preserve">Ma </w:t>
      </w:r>
      <w:r w:rsidR="00972C85">
        <w:t>et al. [</w:t>
      </w:r>
      <w: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67C37C6F" w:rsidR="00071E79" w:rsidRDefault="007E17D5" w:rsidP="007E17D5">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p>
    <w:p w14:paraId="37288916" w14:textId="77777777" w:rsidR="00AA6644" w:rsidRDefault="00AA6644" w:rsidP="002423A8">
      <w:pPr>
        <w:pStyle w:val="MDPI31text"/>
      </w:pPr>
    </w:p>
    <w:p w14:paraId="39F1B746" w14:textId="27D3D6E7" w:rsidR="002926F8" w:rsidRDefault="002926F8" w:rsidP="002926F8">
      <w:pPr>
        <w:pStyle w:val="MDPI22heading2"/>
        <w:numPr>
          <w:ilvl w:val="1"/>
          <w:numId w:val="34"/>
        </w:numPr>
      </w:pPr>
      <w:r>
        <w:t>User Feedback System</w:t>
      </w:r>
    </w:p>
    <w:p w14:paraId="13525D1C" w14:textId="59863BDC" w:rsidR="00E333EA" w:rsidRDefault="002926F8" w:rsidP="006E664B">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3% (11) of all the studies incorporated a feedback platform that would encourage the user to maintain a correct posture. The implementation of mobile application was seen as the most used platform for alerting a user whenever an improper sitting posture is being detected </w:t>
      </w:r>
      <w:r>
        <w:fldChar w:fldCharType="begin"/>
      </w:r>
      <w:r w:rsidR="007B5711">
        <w:instrText xml:space="preserve"> ADDIN ZOTERO_ITEM CSL_CITATION {"citationID":"LddtncA6","properties":{"formattedCitation":"[36,43,46,53,58]","plainCitation":"[36,43,46,53,5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fldChar w:fldCharType="separate"/>
      </w:r>
      <w:r w:rsidR="007B5711" w:rsidRPr="007B5711">
        <w:t>[36,43,46,53,58]</w:t>
      </w:r>
      <w:r>
        <w:fldChar w:fldCharType="end"/>
      </w:r>
      <w:r>
        <w:t xml:space="preserve">. Another common method was the use of a Desktop application which was done by some studies </w:t>
      </w:r>
      <w:r>
        <w:fldChar w:fldCharType="begin"/>
      </w:r>
      <w:r w:rsidR="007B5711">
        <w:instrText xml:space="preserve"> ADDIN ZOTERO_ITEM CSL_CITATION {"citationID":"fflZDuek","properties":{"formattedCitation":"[39,49,52,55]","plainCitation":"[39,49,52,55]","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7B5711" w:rsidRPr="007B5711">
        <w:t>[39,49,52,55]</w:t>
      </w:r>
      <w:r>
        <w:fldChar w:fldCharType="end"/>
      </w:r>
      <w:r>
        <w:t xml:space="preserve">. Alternatively, instead of implementing an interactive platform such as a mobile or a desktop app, Ran et al. </w:t>
      </w:r>
      <w:r>
        <w:fldChar w:fldCharType="begin"/>
      </w:r>
      <w:r w:rsidR="007B5711">
        <w:instrText xml:space="preserve"> ADDIN ZOTERO_ITEM CSL_CITATION {"citationID":"BayxwZBd","properties":{"formattedCitation":"[61]","plainCitation":"[61]","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7B5711" w:rsidRPr="007B5711">
        <w:t>[61]</w:t>
      </w:r>
      <w:r>
        <w:fldChar w:fldCharType="end"/>
      </w:r>
      <w:r>
        <w:t xml:space="preserve">, proposed the use of a haptic motor system integrated into the seating which would vibrate whenever an incorrect sitting posture is being detected. To even make the system as unintrusive as possible, </w:t>
      </w:r>
      <w:r>
        <w:fldChar w:fldCharType="begin"/>
      </w:r>
      <w:r w:rsidR="007B5711">
        <w:instrText xml:space="preserve"> ADDIN ZOTERO_ITEM CSL_CITATION {"citationID":"G2YLu9L6","properties":{"formattedCitation":"[50]","plainCitation":"[5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7B5711" w:rsidRPr="007B5711">
        <w:t>[50]</w:t>
      </w:r>
      <w:r>
        <w:fldChar w:fldCharType="end"/>
      </w:r>
      <w:r>
        <w:t xml:space="preserve"> looked at using a RGB bulb capable of changing colors whenever an incorrect posture is being detected</w:t>
      </w:r>
      <w:r w:rsidR="006E664B">
        <w:t>.</w:t>
      </w:r>
    </w:p>
    <w:p w14:paraId="71D4CE98" w14:textId="15D55CDA" w:rsidR="009056E2" w:rsidRDefault="00735236" w:rsidP="00F60165">
      <w:pPr>
        <w:pStyle w:val="MDPI21heading1"/>
        <w:numPr>
          <w:ilvl w:val="0"/>
          <w:numId w:val="34"/>
        </w:numPr>
      </w:pPr>
      <w:r>
        <w:t>Discussion</w:t>
      </w:r>
    </w:p>
    <w:p w14:paraId="74A432E4" w14:textId="05D20477" w:rsidR="00F60165" w:rsidRDefault="00161A32" w:rsidP="00161A32">
      <w:pPr>
        <w:pStyle w:val="MDPI22heading2"/>
        <w:numPr>
          <w:ilvl w:val="1"/>
          <w:numId w:val="34"/>
        </w:numPr>
      </w:pPr>
      <w:r>
        <w:t>Technology</w:t>
      </w:r>
    </w:p>
    <w:p w14:paraId="0B6D8E74" w14:textId="29674475" w:rsidR="00D71F6C" w:rsidRPr="0017470A" w:rsidRDefault="00387B6E" w:rsidP="006E664B">
      <w:pPr>
        <w:pStyle w:val="MDPI31text"/>
        <w:rPr>
          <w:color w:val="auto"/>
        </w:rPr>
      </w:pPr>
      <w:r w:rsidRPr="0017470A">
        <w:rPr>
          <w:color w:val="auto"/>
        </w:rPr>
        <w:lastRenderedPageBreak/>
        <w:t>The vast</w:t>
      </w:r>
      <w:r w:rsidR="007A0AC5" w:rsidRPr="0017470A">
        <w:rPr>
          <w:color w:val="auto"/>
        </w:rPr>
        <w:t xml:space="preserve"> majority of the research studies </w:t>
      </w:r>
      <w:r w:rsidRPr="0017470A">
        <w:rPr>
          <w:color w:val="auto"/>
        </w:rPr>
        <w:t>revealed that</w:t>
      </w:r>
      <w:r w:rsidR="00515335" w:rsidRPr="0017470A">
        <w:rPr>
          <w:color w:val="auto"/>
        </w:rPr>
        <w:t xml:space="preserve"> the most popular approach to develop a smart sensing chair is to employ the</w:t>
      </w:r>
      <w:r w:rsidR="00FE24CC" w:rsidRPr="0017470A">
        <w:rPr>
          <w:color w:val="auto"/>
        </w:rPr>
        <w:t xml:space="preserve"> use of pressure sensors</w:t>
      </w:r>
      <w:r w:rsidR="00515335" w:rsidRPr="0017470A">
        <w:rPr>
          <w:color w:val="auto"/>
        </w:rPr>
        <w:t>.</w:t>
      </w:r>
      <w:r w:rsidR="002D12FE" w:rsidRPr="0017470A">
        <w:rPr>
          <w:color w:val="auto"/>
        </w:rPr>
        <w:t xml:space="preserve"> Table </w:t>
      </w:r>
      <w:r w:rsidR="00D36F83" w:rsidRPr="0017470A">
        <w:rPr>
          <w:color w:val="auto"/>
        </w:rPr>
        <w:t>5</w:t>
      </w:r>
      <w:r w:rsidR="002D12FE" w:rsidRPr="0017470A">
        <w:rPr>
          <w:color w:val="auto"/>
        </w:rPr>
        <w:t xml:space="preserve"> </w:t>
      </w:r>
      <w:r w:rsidR="001B118D" w:rsidRPr="0017470A">
        <w:rPr>
          <w:color w:val="auto"/>
        </w:rPr>
        <w:t xml:space="preserve">clearly </w:t>
      </w:r>
      <w:r w:rsidR="00430BB9" w:rsidRPr="0017470A">
        <w:rPr>
          <w:color w:val="auto"/>
        </w:rPr>
        <w:t>shows</w:t>
      </w:r>
      <w:r w:rsidR="001B118D" w:rsidRPr="0017470A">
        <w:rPr>
          <w:color w:val="auto"/>
        </w:rPr>
        <w:t xml:space="preserve"> that over the years pressure sensors </w:t>
      </w:r>
      <w:r w:rsidR="00A74C4F" w:rsidRPr="0017470A">
        <w:rPr>
          <w:color w:val="auto"/>
        </w:rPr>
        <w:t xml:space="preserve">have </w:t>
      </w:r>
      <w:r w:rsidR="001B118D" w:rsidRPr="0017470A">
        <w:rPr>
          <w:color w:val="auto"/>
        </w:rPr>
        <w:t>always</w:t>
      </w:r>
      <w:r w:rsidR="00A74C4F" w:rsidRPr="0017470A">
        <w:rPr>
          <w:color w:val="auto"/>
        </w:rPr>
        <w:t xml:space="preserve"> been</w:t>
      </w:r>
      <w:r w:rsidR="003D409E" w:rsidRPr="0017470A">
        <w:rPr>
          <w:color w:val="auto"/>
        </w:rPr>
        <w:t xml:space="preserve"> the preferred </w:t>
      </w:r>
      <w:r w:rsidR="00A74C4F" w:rsidRPr="0017470A">
        <w:rPr>
          <w:color w:val="auto"/>
        </w:rPr>
        <w:t>option</w:t>
      </w:r>
      <w:r w:rsidR="003D409E" w:rsidRPr="0017470A">
        <w:rPr>
          <w:color w:val="auto"/>
        </w:rPr>
        <w:t xml:space="preserve"> in the classification of sitting posture among researchers</w:t>
      </w:r>
      <w:r w:rsidR="00567D00" w:rsidRPr="0017470A">
        <w:rPr>
          <w:color w:val="auto"/>
        </w:rPr>
        <w:t>; o</w:t>
      </w:r>
      <w:r w:rsidR="00A74C4F" w:rsidRPr="0017470A">
        <w:rPr>
          <w:color w:val="auto"/>
        </w:rPr>
        <w:t>u</w:t>
      </w:r>
      <w:r w:rsidR="00430BB9" w:rsidRPr="0017470A">
        <w:rPr>
          <w:color w:val="auto"/>
        </w:rPr>
        <w:t xml:space="preserve">t of which, FSR </w:t>
      </w:r>
      <w:r w:rsidR="006570B6" w:rsidRPr="0017470A">
        <w:rPr>
          <w:color w:val="auto"/>
        </w:rPr>
        <w:t>sensors were</w:t>
      </w:r>
      <w:r w:rsidR="000567A1" w:rsidRPr="0017470A">
        <w:rPr>
          <w:color w:val="auto"/>
        </w:rPr>
        <w:t xml:space="preserve"> </w:t>
      </w:r>
      <w:r w:rsidR="00567D00" w:rsidRPr="0017470A">
        <w:rPr>
          <w:color w:val="auto"/>
        </w:rPr>
        <w:t>the preferred option</w:t>
      </w:r>
      <w:r w:rsidR="000567A1" w:rsidRPr="0017470A">
        <w:rPr>
          <w:color w:val="auto"/>
        </w:rPr>
        <w:t xml:space="preserve"> compared to textile pressure sensors</w:t>
      </w:r>
      <w:r w:rsidR="00567D00" w:rsidRPr="0017470A">
        <w:rPr>
          <w:color w:val="auto"/>
        </w:rPr>
        <w:t>.</w:t>
      </w:r>
    </w:p>
    <w:p w14:paraId="614CEE6A" w14:textId="77777777" w:rsidR="00D71F6C" w:rsidRDefault="00D71F6C" w:rsidP="00D71F6C">
      <w:pPr>
        <w:pStyle w:val="MDPI52figure"/>
      </w:pPr>
      <w:r>
        <w:rPr>
          <w:noProof/>
        </w:rPr>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F634753" w14:textId="04379F68" w:rsidR="00D71F6C" w:rsidRPr="009214D5" w:rsidRDefault="00D71F6C" w:rsidP="00D71F6C">
      <w:pPr>
        <w:pStyle w:val="MDPI51figurecaption"/>
        <w:rPr>
          <w:color w:val="auto"/>
        </w:rPr>
      </w:pPr>
      <w:r w:rsidRPr="00740594">
        <w:rPr>
          <w:b/>
          <w:bCs/>
          <w:color w:val="auto"/>
        </w:rPr>
        <w:t xml:space="preserve">Figure </w:t>
      </w:r>
      <w:r w:rsidR="00D36F83">
        <w:rPr>
          <w:b/>
          <w:bCs/>
          <w:color w:val="auto"/>
        </w:rPr>
        <w:t>5</w:t>
      </w:r>
      <w:r w:rsidR="00740594">
        <w:rPr>
          <w:color w:val="auto"/>
        </w:rPr>
        <w:t xml:space="preserve">. </w:t>
      </w:r>
      <w:r w:rsidRPr="009214D5">
        <w:rPr>
          <w:color w:val="auto"/>
        </w:rPr>
        <w:t>Number of Research Papers published on smart sensing chair technology</w:t>
      </w:r>
      <w:r>
        <w:rPr>
          <w:color w:val="auto"/>
        </w:rPr>
        <w:t xml:space="preserve"> along with the sensor being used</w:t>
      </w:r>
      <w:r w:rsidRPr="009214D5">
        <w:rPr>
          <w:color w:val="auto"/>
        </w:rPr>
        <w:t xml:space="preserve"> from 2007 to 2023.</w:t>
      </w:r>
    </w:p>
    <w:p w14:paraId="3A04B2D2" w14:textId="1E0B24EA" w:rsidR="00D71F6C" w:rsidRPr="008C4C38" w:rsidRDefault="00705ADE" w:rsidP="008C4C38">
      <w:pPr>
        <w:pStyle w:val="MDPI31text"/>
        <w:rPr>
          <w:color w:val="auto"/>
        </w:rPr>
      </w:pPr>
      <w:r w:rsidRPr="0017470A">
        <w:rPr>
          <w:color w:val="auto"/>
        </w:rPr>
        <w:t xml:space="preserve">In terms of the sensor placement </w:t>
      </w:r>
      <w:r w:rsidR="00C71991" w:rsidRPr="0017470A">
        <w:rPr>
          <w:color w:val="auto"/>
        </w:rPr>
        <w:t>configuration</w:t>
      </w:r>
      <w:r w:rsidRPr="0017470A">
        <w:rPr>
          <w:color w:val="auto"/>
        </w:rPr>
        <w:t xml:space="preserve">, </w:t>
      </w:r>
      <w:r w:rsidR="004C3EA5" w:rsidRPr="0017470A">
        <w:rPr>
          <w:color w:val="auto"/>
        </w:rPr>
        <w:t>placing</w:t>
      </w:r>
      <w:r w:rsidR="00790D45" w:rsidRPr="0017470A">
        <w:rPr>
          <w:color w:val="auto"/>
        </w:rPr>
        <w:t xml:space="preserve"> various</w:t>
      </w:r>
      <w:r w:rsidR="004C3EA5" w:rsidRPr="0017470A">
        <w:rPr>
          <w:color w:val="auto"/>
        </w:rPr>
        <w:t xml:space="preserve"> ind</w:t>
      </w:r>
      <w:r w:rsidR="00790D45" w:rsidRPr="0017470A">
        <w:rPr>
          <w:color w:val="auto"/>
        </w:rPr>
        <w:t xml:space="preserve">ividual pressure </w:t>
      </w:r>
      <w:r w:rsidR="00C71991" w:rsidRPr="0017470A">
        <w:rPr>
          <w:color w:val="auto"/>
        </w:rPr>
        <w:t>sensor</w:t>
      </w:r>
      <w:r w:rsidR="00790D45" w:rsidRPr="0017470A">
        <w:rPr>
          <w:color w:val="auto"/>
        </w:rPr>
        <w:t>s around the chair</w:t>
      </w:r>
      <w:r w:rsidR="00986511" w:rsidRPr="0017470A">
        <w:rPr>
          <w:color w:val="auto"/>
        </w:rPr>
        <w:t xml:space="preserve"> tends to be preferred method, rather than utilizing dense pressure arrays. </w:t>
      </w:r>
      <w:r w:rsidR="00E02FF8" w:rsidRPr="0017470A">
        <w:rPr>
          <w:color w:val="auto"/>
        </w:rPr>
        <w:t xml:space="preserve">So far </w:t>
      </w:r>
      <w:r w:rsidR="00333BCC" w:rsidRPr="0017470A">
        <w:rPr>
          <w:color w:val="auto"/>
        </w:rPr>
        <w:t>there was no correlation seen that suggested that one placement strategy that produces higher classification accuracy over the other.</w:t>
      </w:r>
      <w:r w:rsidR="002D0BA0" w:rsidRPr="0017470A">
        <w:rPr>
          <w:color w:val="auto"/>
        </w:rPr>
        <w:t xml:space="preserve"> However, there </w:t>
      </w:r>
      <w:r w:rsidR="000A659D" w:rsidRPr="0017470A">
        <w:rPr>
          <w:color w:val="auto"/>
        </w:rPr>
        <w:t>are other variables that should be considered such as</w:t>
      </w:r>
      <w:r w:rsidR="009F2F0E" w:rsidRPr="0017470A">
        <w:rPr>
          <w:color w:val="auto"/>
        </w:rPr>
        <w:t xml:space="preserve"> maintenance and</w:t>
      </w:r>
      <w:r w:rsidR="000A659D" w:rsidRPr="0017470A">
        <w:rPr>
          <w:color w:val="auto"/>
        </w:rPr>
        <w:t xml:space="preserve"> cost</w:t>
      </w:r>
      <w:r w:rsidR="009F2F0E" w:rsidRPr="0017470A">
        <w:rPr>
          <w:color w:val="auto"/>
        </w:rPr>
        <w:t>s</w:t>
      </w:r>
      <w:r w:rsidR="000A659D" w:rsidRPr="0017470A">
        <w:rPr>
          <w:color w:val="auto"/>
        </w:rPr>
        <w:t xml:space="preserve">. </w:t>
      </w:r>
      <w:r w:rsidR="009F2F0E" w:rsidRPr="0017470A">
        <w:rPr>
          <w:color w:val="auto"/>
        </w:rPr>
        <w:t xml:space="preserve">Dense sensor arrays </w:t>
      </w:r>
      <w:r w:rsidR="00CC6A4D" w:rsidRPr="0017470A">
        <w:rPr>
          <w:color w:val="auto"/>
        </w:rPr>
        <w:t>are known to be more costly</w:t>
      </w:r>
      <w:r w:rsidR="001E29A3" w:rsidRPr="0017470A">
        <w:rPr>
          <w:color w:val="auto"/>
        </w:rPr>
        <w:t xml:space="preserve"> and harder to manage</w:t>
      </w:r>
      <w:r w:rsidR="00CC6A4D" w:rsidRPr="0017470A">
        <w:rPr>
          <w:color w:val="auto"/>
        </w:rPr>
        <w:t xml:space="preserve"> compared to </w:t>
      </w:r>
      <w:r w:rsidR="00255EC1" w:rsidRPr="0017470A">
        <w:rPr>
          <w:color w:val="auto"/>
        </w:rPr>
        <w:t xml:space="preserve">their counterparts </w:t>
      </w:r>
      <w:r w:rsidR="00255EC1" w:rsidRPr="0017470A">
        <w:rPr>
          <w:color w:val="auto"/>
        </w:rPr>
        <w:fldChar w:fldCharType="begin"/>
      </w:r>
      <w:r w:rsidR="007B5711">
        <w:rPr>
          <w:color w:val="auto"/>
        </w:rPr>
        <w:instrText xml:space="preserve"> ADDIN ZOTERO_ITEM CSL_CITATION {"citationID":"2iPkpE0C","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17470A">
        <w:rPr>
          <w:color w:val="auto"/>
        </w:rPr>
        <w:fldChar w:fldCharType="separate"/>
      </w:r>
      <w:r w:rsidR="007B5711" w:rsidRPr="007B5711">
        <w:t>[33]</w:t>
      </w:r>
      <w:r w:rsidR="00255EC1" w:rsidRPr="0017470A">
        <w:rPr>
          <w:color w:val="auto"/>
        </w:rPr>
        <w:fldChar w:fldCharType="end"/>
      </w:r>
      <w:r w:rsidR="00255EC1" w:rsidRPr="0017470A">
        <w:rPr>
          <w:color w:val="auto"/>
        </w:rPr>
        <w:t xml:space="preserve">. </w:t>
      </w:r>
      <w:r w:rsidR="001E29A3" w:rsidRPr="0017470A">
        <w:rPr>
          <w:color w:val="auto"/>
        </w:rPr>
        <w:t xml:space="preserve">Due to the fact that </w:t>
      </w:r>
      <w:r w:rsidR="00255EC1" w:rsidRPr="0017470A">
        <w:rPr>
          <w:color w:val="auto"/>
        </w:rPr>
        <w:t xml:space="preserve">if one or more of the individual sensing units </w:t>
      </w:r>
      <w:r w:rsidR="001E29A3" w:rsidRPr="0017470A">
        <w:rPr>
          <w:color w:val="auto"/>
        </w:rPr>
        <w:t xml:space="preserve">within the array </w:t>
      </w:r>
      <w:r w:rsidR="00255EC1" w:rsidRPr="0017470A">
        <w:rPr>
          <w:color w:val="auto"/>
        </w:rPr>
        <w:t xml:space="preserve">is faulty, it would be required to replace the entire sensor </w:t>
      </w:r>
      <w:r w:rsidR="0060773B" w:rsidRPr="0017470A">
        <w:rPr>
          <w:color w:val="auto"/>
        </w:rPr>
        <w:t>array</w:t>
      </w:r>
      <w:r w:rsidR="00F46871" w:rsidRPr="0017470A">
        <w:rPr>
          <w:color w:val="auto"/>
        </w:rPr>
        <w:t xml:space="preserve"> unit</w:t>
      </w:r>
      <w:r w:rsidR="00255EC1" w:rsidRPr="0017470A">
        <w:rPr>
          <w:color w:val="auto"/>
        </w:rPr>
        <w:t xml:space="preserve"> instead of the individual sensor</w:t>
      </w:r>
      <w:r w:rsidR="00554956">
        <w:rPr>
          <w:color w:val="auto"/>
        </w:rPr>
        <w:t xml:space="preserve"> leading to maintenance costs</w:t>
      </w:r>
      <w:r w:rsidR="00255EC1" w:rsidRPr="0017470A">
        <w:rPr>
          <w:color w:val="auto"/>
        </w:rPr>
        <w:t>.</w:t>
      </w:r>
    </w:p>
    <w:p w14:paraId="5A353245" w14:textId="77777777" w:rsidR="003E0776" w:rsidRPr="00A02C23" w:rsidRDefault="003E0776" w:rsidP="003E0776">
      <w:pPr>
        <w:pStyle w:val="MDPI31text"/>
      </w:pPr>
      <w:r w:rsidRPr="00A02C23">
        <w:t xml:space="preserve">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 </w:t>
      </w:r>
    </w:p>
    <w:p w14:paraId="45D65549" w14:textId="3B4E99EB" w:rsidR="003E0776" w:rsidRPr="003E0776" w:rsidRDefault="003E0776" w:rsidP="003E0776">
      <w:pPr>
        <w:pStyle w:val="MDPI31text"/>
        <w:rPr>
          <w:color w:val="auto"/>
        </w:rPr>
      </w:pPr>
      <w:r w:rsidRPr="003E0776">
        <w:rPr>
          <w:color w:val="auto"/>
        </w:rPr>
        <w:t xml:space="preserve">Jeong and Park </w:t>
      </w:r>
      <w:r w:rsidRPr="003E0776">
        <w:rPr>
          <w:color w:val="auto"/>
        </w:rPr>
        <w:fldChar w:fldCharType="begin"/>
      </w:r>
      <w:r w:rsidR="007B5711">
        <w:rPr>
          <w:color w:val="auto"/>
        </w:rPr>
        <w:instrText xml:space="preserve"> ADDIN ZOTERO_ITEM CSL_CITATION {"citationID":"HvMeLFHb","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3E0776">
        <w:rPr>
          <w:color w:val="auto"/>
        </w:rPr>
        <w:fldChar w:fldCharType="separate"/>
      </w:r>
      <w:r w:rsidR="007B5711" w:rsidRPr="007B5711">
        <w:t>[45]</w:t>
      </w:r>
      <w:r w:rsidRPr="003E0776">
        <w:rPr>
          <w:color w:val="auto"/>
        </w:rPr>
        <w:fldChar w:fldCharType="end"/>
      </w:r>
      <w:r w:rsidRPr="003E0776">
        <w:rPr>
          <w:color w:val="auto"/>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also highlighted one of the main limitations seen with other smart sensing systems. It was stated that the main limitation of entirely relying on pressure sensors is that the angle of spinal trunk rotation cannot be detected, which is an important aspect of a sitting posture. Similarly, Cho et al. </w:t>
      </w:r>
      <w:r w:rsidRPr="003E0776">
        <w:rPr>
          <w:color w:val="auto"/>
        </w:rPr>
        <w:fldChar w:fldCharType="begin"/>
      </w:r>
      <w:r w:rsidR="007B5711">
        <w:rPr>
          <w:color w:val="auto"/>
        </w:rPr>
        <w:instrText xml:space="preserve"> ADDIN ZOTERO_ITEM CSL_CITATION {"citationID":"QEnFagwC","properties":{"formattedCitation":"[53]","plainCitation":"[5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3E0776">
        <w:rPr>
          <w:color w:val="auto"/>
        </w:rPr>
        <w:fldChar w:fldCharType="separate"/>
      </w:r>
      <w:r w:rsidR="007B5711" w:rsidRPr="007B5711">
        <w:t>[53]</w:t>
      </w:r>
      <w:r w:rsidRPr="003E0776">
        <w:rPr>
          <w:color w:val="auto"/>
        </w:rPr>
        <w:fldChar w:fldCharType="end"/>
      </w:r>
      <w:r w:rsidRPr="003E0776">
        <w:rPr>
          <w:color w:val="auto"/>
        </w:rPr>
        <w:t xml:space="preserve">, used 16 pressure sensors place on the sitting cushion along with 2 ultrasonic sensors placed at the neck support region. With this configuration, they were able to achieve 96% accuracy using LBCNet to classify fifteen sitting postures. Ma et al. </w:t>
      </w:r>
      <w:r w:rsidRPr="003E0776">
        <w:rPr>
          <w:color w:val="auto"/>
        </w:rPr>
        <w:fldChar w:fldCharType="begin"/>
      </w:r>
      <w:r w:rsidR="007B5711">
        <w:rPr>
          <w:color w:val="auto"/>
        </w:rPr>
        <w:instrText xml:space="preserve"> ADDIN ZOTERO_ITEM CSL_CITATION {"citationID":"JpvHa0BZ","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3E0776">
        <w:rPr>
          <w:color w:val="auto"/>
        </w:rPr>
        <w:fldChar w:fldCharType="separate"/>
      </w:r>
      <w:r w:rsidR="007B5711" w:rsidRPr="007B5711">
        <w:t>[33]</w:t>
      </w:r>
      <w:r w:rsidRPr="003E0776">
        <w:rPr>
          <w:color w:val="auto"/>
        </w:rPr>
        <w:fldChar w:fldCharType="end"/>
      </w:r>
      <w:r w:rsidRPr="003E0776">
        <w:rPr>
          <w:color w:val="auto"/>
        </w:rPr>
        <w:t xml:space="preserve"> developed a smart seating cushion which employed the use of 6 FSR sensors for detecting different sitting postures and an Inertial measurement unit (IMU) sensor to monitor user activity. </w:t>
      </w:r>
    </w:p>
    <w:p w14:paraId="3DAD16EB" w14:textId="77777777" w:rsidR="003E0776" w:rsidRDefault="003E0776" w:rsidP="006E664B">
      <w:pPr>
        <w:pStyle w:val="MDPI31text"/>
      </w:pPr>
    </w:p>
    <w:p w14:paraId="38ADFD0F" w14:textId="2EE25B43" w:rsidR="00161A32" w:rsidRDefault="009708D1" w:rsidP="00161A32">
      <w:pPr>
        <w:pStyle w:val="MDPI22heading2"/>
        <w:numPr>
          <w:ilvl w:val="1"/>
          <w:numId w:val="34"/>
        </w:numPr>
      </w:pPr>
      <w:r>
        <w:t>Classification Algorithm</w:t>
      </w:r>
    </w:p>
    <w:p w14:paraId="18441A26" w14:textId="456959A5" w:rsidR="00B40CF3" w:rsidRDefault="00B40CF3" w:rsidP="00F66393">
      <w:pPr>
        <w:pStyle w:val="MDPI31text"/>
      </w:pPr>
      <w:r>
        <w:t xml:space="preserve">Figure </w:t>
      </w:r>
      <w:r w:rsidR="00D36F83">
        <w:t>6</w:t>
      </w:r>
      <w:r>
        <w:t xml:space="preserve"> as </w:t>
      </w:r>
      <w:r w:rsidRPr="00B40CF3">
        <w:t>shown</w:t>
      </w:r>
      <w:r>
        <w:t xml:space="preserve"> below provides an overview of the machine learning models being utilized and how it correlates the number of postures classified against the overall classification accuracy. Overall, the data suggested that the accuracy of the machine learning model negatively influenced the number of sitting postures being classified. I</w:t>
      </w:r>
      <w:r w:rsidRPr="00F3135D">
        <w:t>t</w:t>
      </w:r>
      <w:r>
        <w:t xml:space="preserve"> is</w:t>
      </w:r>
      <w:r w:rsidRPr="00F3135D">
        <w:t xml:space="preserve"> evident to see that the more sitting postures that are being classified, the less accuracy its classification accuracy would be</w:t>
      </w:r>
      <w:r>
        <w:t>.</w:t>
      </w:r>
      <w:r w:rsidRPr="00670967">
        <w:t xml:space="preserve"> Hence, that is one of the main reasons why most studies on average limit the number of postures to 5-7 positions, which are leaning left, leaning right, leaning backward, upright sitting, and leaning forwards [56].</w:t>
      </w:r>
      <w:r>
        <w:t xml:space="preserve"> </w:t>
      </w:r>
      <w:r w:rsidRPr="00670967">
        <w:t>The study that had the least number of postures classified was by Feng et al. [52] who used RFID tag</w:t>
      </w:r>
      <w:r>
        <w:t xml:space="preserve"> along with a camera sensor</w:t>
      </w:r>
      <w:r w:rsidRPr="00670967">
        <w:t xml:space="preserve"> to classify 3 sitting postures (a. Sitting straight, b. Leaning Forward, c. Leaning Backward). On the other hand, Wang et al. [28]</w:t>
      </w:r>
      <w:r>
        <w:t>,</w:t>
      </w:r>
      <w:r w:rsidRPr="00670967">
        <w:t xml:space="preserve"> </w:t>
      </w:r>
      <w:r>
        <w:t xml:space="preserve">Cho et el. </w:t>
      </w:r>
      <w:r w:rsidRPr="00670967">
        <w:t>[45]</w:t>
      </w:r>
      <w:r>
        <w:t xml:space="preserve">, </w:t>
      </w:r>
      <w:r w:rsidRPr="00670967">
        <w:t>Bourahmoune et al</w:t>
      </w:r>
      <w:r>
        <w:t xml:space="preserve">. </w:t>
      </w:r>
      <w:r>
        <w:fldChar w:fldCharType="begin"/>
      </w:r>
      <w:r w:rsidR="007B5711">
        <w:instrText xml:space="preserve"> ADDIN ZOTERO_ITEM CSL_CITATION {"citationID":"s6hSzK5C","properties":{"formattedCitation":"[54]","plainCitation":"[5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7B5711" w:rsidRPr="007B5711">
        <w:t>[54]</w:t>
      </w:r>
      <w:r>
        <w:fldChar w:fldCharType="end"/>
      </w:r>
      <w:r>
        <w:t xml:space="preserve"> and</w:t>
      </w:r>
      <w:r w:rsidRPr="00670967">
        <w:t xml:space="preserve"> looked at detecting up to 15 different postures which was the highest</w:t>
      </w:r>
      <w:r>
        <w:t xml:space="preserve"> number</w:t>
      </w:r>
      <w:r w:rsidRPr="00670967">
        <w:t xml:space="preserve"> seen among other studies found</w:t>
      </w:r>
      <w:r>
        <w:t>; achieving an accuracy of 88.52% , 96%, and 98.82% respectively.</w:t>
      </w:r>
    </w:p>
    <w:p w14:paraId="7C4C54CD" w14:textId="77777777" w:rsidR="00AB0B3E" w:rsidRDefault="00AB0B3E" w:rsidP="006E664B">
      <w:pPr>
        <w:pStyle w:val="MDPI52figure"/>
      </w:pPr>
      <w:r>
        <w:rPr>
          <w:noProof/>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31A1B80" w14:textId="57972E61" w:rsidR="00632C59" w:rsidRDefault="00AB0B3E" w:rsidP="009D1DE7">
      <w:pPr>
        <w:pStyle w:val="MDPI51figurecaption"/>
      </w:pPr>
      <w:r w:rsidRPr="006B0865">
        <w:rPr>
          <w:b/>
          <w:bCs/>
        </w:rPr>
        <w:t xml:space="preserve">Figure </w:t>
      </w:r>
      <w:r w:rsidR="00D36F83">
        <w:rPr>
          <w:b/>
          <w:bCs/>
        </w:rPr>
        <w:t>6</w:t>
      </w:r>
      <w:r w:rsidRPr="006B0865">
        <w:rPr>
          <w:b/>
          <w:bCs/>
        </w:rPr>
        <w:t>.</w:t>
      </w:r>
      <w:r>
        <w:t xml:space="preserve"> Comparison of Machine Learning Models: Number of Postures vs Accuracy vs Test Subjects</w:t>
      </w:r>
    </w:p>
    <w:p w14:paraId="433550B6" w14:textId="1F349689" w:rsidR="00D47AE1" w:rsidRDefault="00D47AE1" w:rsidP="00D47AE1">
      <w:pPr>
        <w:pStyle w:val="MDPI31text"/>
      </w:pPr>
      <w:r>
        <w:t>Additionally, from Figure 7 it was quite interesting to see deep learning models such as CNN and ANN aren’t much better</w:t>
      </w:r>
      <w:r w:rsidRPr="00EB0052">
        <w:t xml:space="preserve"> </w:t>
      </w:r>
      <w:r>
        <w:t xml:space="preserve">in </w:t>
      </w:r>
      <w:r w:rsidRPr="00EB0052">
        <w:t>achieving higher classification accurac</w:t>
      </w:r>
      <w:r>
        <w:t>ies compared to other 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w:t>
      </w:r>
    </w:p>
    <w:p w14:paraId="2384E574" w14:textId="77777777" w:rsidR="008C4C38" w:rsidRDefault="008C4C38" w:rsidP="00D47AE1">
      <w:pPr>
        <w:pStyle w:val="MDPI31text"/>
      </w:pPr>
    </w:p>
    <w:p w14:paraId="4D0DEE38" w14:textId="77777777" w:rsidR="008C4C38" w:rsidRDefault="008C4C38" w:rsidP="00D47AE1">
      <w:pPr>
        <w:pStyle w:val="MDPI31text"/>
      </w:pPr>
    </w:p>
    <w:p w14:paraId="72634F3A" w14:textId="77777777" w:rsidR="008C4C38" w:rsidRDefault="008C4C38" w:rsidP="00D47AE1">
      <w:pPr>
        <w:pStyle w:val="MDPI31text"/>
      </w:pPr>
    </w:p>
    <w:p w14:paraId="3CA761E2" w14:textId="77777777" w:rsidR="008C4C38" w:rsidRDefault="008C4C38" w:rsidP="00D47AE1">
      <w:pPr>
        <w:pStyle w:val="MDPI31text"/>
      </w:pPr>
    </w:p>
    <w:p w14:paraId="34A6B156" w14:textId="23A423AE" w:rsidR="00AE4DC0" w:rsidRDefault="002A0DBE" w:rsidP="00430029">
      <w:pPr>
        <w:pStyle w:val="MDPI22heading2"/>
      </w:pPr>
      <w:r>
        <w:t xml:space="preserve">4.3 </w:t>
      </w:r>
      <w:r w:rsidR="00AE4DC0">
        <w:t>Research Gaps</w:t>
      </w:r>
    </w:p>
    <w:p w14:paraId="33751028" w14:textId="5CA4E840" w:rsidR="000C482B" w:rsidRDefault="00681FF0" w:rsidP="002A0DBE">
      <w:pPr>
        <w:pStyle w:val="MDPI23heading3"/>
      </w:pPr>
      <w:r>
        <w:t xml:space="preserve">4.3.1 </w:t>
      </w:r>
      <w:r w:rsidR="002A0DBE">
        <w:t>Lack</w:t>
      </w:r>
      <w:r>
        <w:t xml:space="preserve"> of User Feedback Evaluation</w:t>
      </w:r>
    </w:p>
    <w:p w14:paraId="79EDF001" w14:textId="4F815693" w:rsidR="00AE4DC0" w:rsidRPr="008C4C38" w:rsidRDefault="00EF5FE4" w:rsidP="00551ECD">
      <w:pPr>
        <w:pStyle w:val="MDPI31text"/>
        <w:rPr>
          <w:color w:val="auto"/>
        </w:rPr>
      </w:pPr>
      <w:r w:rsidRPr="008C4C38">
        <w:rPr>
          <w:color w:val="auto"/>
        </w:rPr>
        <w:t>Looking at</w:t>
      </w:r>
      <w:r w:rsidR="0014456D" w:rsidRPr="008C4C38">
        <w:rPr>
          <w:color w:val="auto"/>
        </w:rPr>
        <w:t xml:space="preserve"> the current state of</w:t>
      </w:r>
      <w:r w:rsidR="00C16597" w:rsidRPr="008C4C38">
        <w:rPr>
          <w:color w:val="auto"/>
        </w:rPr>
        <w:t xml:space="preserve"> this research field, </w:t>
      </w:r>
      <w:r w:rsidR="00D36F83" w:rsidRPr="008C4C38">
        <w:rPr>
          <w:color w:val="auto"/>
        </w:rPr>
        <w:t>many of</w:t>
      </w:r>
      <w:r w:rsidR="00C16597" w:rsidRPr="008C4C38">
        <w:rPr>
          <w:color w:val="auto"/>
        </w:rPr>
        <w:t xml:space="preserve"> the</w:t>
      </w:r>
      <w:r w:rsidR="00DF166A" w:rsidRPr="008C4C38">
        <w:rPr>
          <w:color w:val="auto"/>
        </w:rPr>
        <w:t xml:space="preserve"> studies</w:t>
      </w:r>
      <w:r w:rsidR="00C16597" w:rsidRPr="008C4C38">
        <w:rPr>
          <w:color w:val="auto"/>
        </w:rPr>
        <w:t xml:space="preserve"> predominantly focus on the development of </w:t>
      </w:r>
      <w:r w:rsidRPr="008C4C38">
        <w:rPr>
          <w:color w:val="auto"/>
        </w:rPr>
        <w:t xml:space="preserve">algorithms that would achieve high classification accuracy. </w:t>
      </w:r>
      <w:r w:rsidR="00EA70D5" w:rsidRPr="008C4C38">
        <w:rPr>
          <w:color w:val="auto"/>
        </w:rPr>
        <w:t xml:space="preserve">While it is valuable to find </w:t>
      </w:r>
      <w:r w:rsidR="00BF6B93" w:rsidRPr="008C4C38">
        <w:rPr>
          <w:color w:val="auto"/>
        </w:rPr>
        <w:t xml:space="preserve">different </w:t>
      </w:r>
      <w:r w:rsidR="00D352D1" w:rsidRPr="008C4C38">
        <w:rPr>
          <w:color w:val="auto"/>
        </w:rPr>
        <w:t>ways</w:t>
      </w:r>
      <w:r w:rsidR="00BF6B93" w:rsidRPr="008C4C38">
        <w:rPr>
          <w:color w:val="auto"/>
        </w:rPr>
        <w:t xml:space="preserve"> and techniques to achieve</w:t>
      </w:r>
      <w:r w:rsidR="00E35592" w:rsidRPr="008C4C38">
        <w:rPr>
          <w:color w:val="auto"/>
        </w:rPr>
        <w:t xml:space="preserve"> better </w:t>
      </w:r>
      <w:r w:rsidR="00D352D1" w:rsidRPr="008C4C38">
        <w:rPr>
          <w:color w:val="auto"/>
        </w:rPr>
        <w:t>results</w:t>
      </w:r>
      <w:r w:rsidR="00E35592" w:rsidRPr="008C4C38">
        <w:rPr>
          <w:color w:val="auto"/>
        </w:rPr>
        <w:t xml:space="preserve"> in </w:t>
      </w:r>
      <w:r w:rsidR="00E35592" w:rsidRPr="008C4C38">
        <w:rPr>
          <w:color w:val="auto"/>
        </w:rPr>
        <w:lastRenderedPageBreak/>
        <w:t>the detection of different sitting postures</w:t>
      </w:r>
      <w:r w:rsidR="00BF6B93" w:rsidRPr="008C4C38">
        <w:rPr>
          <w:color w:val="auto"/>
        </w:rPr>
        <w:t xml:space="preserve">, there </w:t>
      </w:r>
      <w:r w:rsidR="008841DC" w:rsidRPr="008C4C38">
        <w:rPr>
          <w:color w:val="auto"/>
        </w:rPr>
        <w:t xml:space="preserve">is however a </w:t>
      </w:r>
      <w:r w:rsidR="00FA1D08" w:rsidRPr="008C4C38">
        <w:rPr>
          <w:color w:val="auto"/>
        </w:rPr>
        <w:t>lack of interest</w:t>
      </w:r>
      <w:r w:rsidR="008841DC" w:rsidRPr="008C4C38">
        <w:rPr>
          <w:color w:val="auto"/>
        </w:rPr>
        <w:t xml:space="preserve"> surrounding </w:t>
      </w:r>
      <w:r w:rsidR="00CC34F9" w:rsidRPr="008C4C38">
        <w:rPr>
          <w:color w:val="auto"/>
        </w:rPr>
        <w:t xml:space="preserve">the </w:t>
      </w:r>
      <w:r w:rsidR="008841DC" w:rsidRPr="008C4C38">
        <w:rPr>
          <w:color w:val="auto"/>
        </w:rPr>
        <w:t xml:space="preserve">implementation of </w:t>
      </w:r>
      <w:r w:rsidR="005E6B68" w:rsidRPr="008C4C38">
        <w:rPr>
          <w:color w:val="auto"/>
        </w:rPr>
        <w:t>user feedback systems.</w:t>
      </w:r>
      <w:r w:rsidR="00D352D1" w:rsidRPr="008C4C38">
        <w:rPr>
          <w:color w:val="auto"/>
        </w:rPr>
        <w:t xml:space="preserve"> Most studies </w:t>
      </w:r>
      <w:r w:rsidR="00905B54" w:rsidRPr="008C4C38">
        <w:rPr>
          <w:color w:val="auto"/>
        </w:rPr>
        <w:t xml:space="preserve">tend to </w:t>
      </w:r>
      <w:r w:rsidR="00825C1F" w:rsidRPr="008C4C38">
        <w:rPr>
          <w:color w:val="auto"/>
        </w:rPr>
        <w:t>prioritize</w:t>
      </w:r>
      <w:r w:rsidR="00BA1E4C" w:rsidRPr="008C4C38">
        <w:rPr>
          <w:color w:val="auto"/>
        </w:rPr>
        <w:t xml:space="preserve"> other aspects such as sensor placement</w:t>
      </w:r>
      <w:r w:rsidR="00834AC5" w:rsidRPr="008C4C38">
        <w:rPr>
          <w:color w:val="auto"/>
        </w:rPr>
        <w:t xml:space="preserve"> and classification accuracy </w:t>
      </w:r>
      <w:r w:rsidR="0030583D" w:rsidRPr="008C4C38">
        <w:rPr>
          <w:color w:val="auto"/>
        </w:rPr>
        <w:t>and leave out the need to perform critical evaluation</w:t>
      </w:r>
      <w:r w:rsidR="00262FA3" w:rsidRPr="008C4C38">
        <w:rPr>
          <w:color w:val="auto"/>
        </w:rPr>
        <w:t xml:space="preserve"> on user feedback systems for posture correction. </w:t>
      </w:r>
      <w:r w:rsidR="004F5BE0" w:rsidRPr="008C4C38">
        <w:rPr>
          <w:color w:val="auto"/>
        </w:rPr>
        <w:t>As previously discussed</w:t>
      </w:r>
      <w:r w:rsidR="00AE4DC0" w:rsidRPr="008C4C38">
        <w:rPr>
          <w:color w:val="auto"/>
        </w:rPr>
        <w:t>, only</w:t>
      </w:r>
      <w:r w:rsidR="00487C07" w:rsidRPr="008C4C38">
        <w:rPr>
          <w:color w:val="auto"/>
        </w:rPr>
        <w:t xml:space="preserve"> </w:t>
      </w:r>
      <w:r w:rsidR="00AE4DC0" w:rsidRPr="008C4C38">
        <w:rPr>
          <w:color w:val="auto"/>
        </w:rPr>
        <w:t xml:space="preserve">11 </w:t>
      </w:r>
      <w:r w:rsidR="00123BD9" w:rsidRPr="008C4C38">
        <w:rPr>
          <w:color w:val="auto"/>
        </w:rPr>
        <w:t>studies</w:t>
      </w:r>
      <w:r w:rsidR="00487C07" w:rsidRPr="008C4C38">
        <w:rPr>
          <w:color w:val="auto"/>
        </w:rPr>
        <w:t xml:space="preserve"> </w:t>
      </w:r>
      <w:r w:rsidR="00D765AD" w:rsidRPr="008C4C38">
        <w:rPr>
          <w:color w:val="auto"/>
        </w:rPr>
        <w:t>implemented</w:t>
      </w:r>
      <w:r w:rsidR="00AE4DC0" w:rsidRPr="008C4C38">
        <w:rPr>
          <w:color w:val="auto"/>
        </w:rPr>
        <w:t xml:space="preserve"> </w:t>
      </w:r>
      <w:r w:rsidR="00487C07" w:rsidRPr="008C4C38">
        <w:rPr>
          <w:color w:val="auto"/>
        </w:rPr>
        <w:t>a user feedback system for posture correction</w:t>
      </w:r>
      <w:r w:rsidR="00AE4DC0" w:rsidRPr="008C4C38">
        <w:rPr>
          <w:color w:val="auto"/>
        </w:rPr>
        <w:t xml:space="preserve">; </w:t>
      </w:r>
      <w:r w:rsidR="00237EBD" w:rsidRPr="008C4C38">
        <w:rPr>
          <w:color w:val="auto"/>
        </w:rPr>
        <w:t>5</w:t>
      </w:r>
      <w:r w:rsidR="00AE4DC0" w:rsidRPr="008C4C38">
        <w:rPr>
          <w:color w:val="auto"/>
        </w:rPr>
        <w:t xml:space="preserve"> of </w:t>
      </w:r>
      <w:r w:rsidR="00123BD9" w:rsidRPr="008C4C38">
        <w:rPr>
          <w:color w:val="auto"/>
        </w:rPr>
        <w:t xml:space="preserve">which used a </w:t>
      </w:r>
      <w:r w:rsidR="00AE4DC0" w:rsidRPr="008C4C38">
        <w:rPr>
          <w:color w:val="auto"/>
        </w:rPr>
        <w:t xml:space="preserve">mobile </w:t>
      </w:r>
      <w:r w:rsidR="00A30A1C" w:rsidRPr="008C4C38">
        <w:rPr>
          <w:color w:val="auto"/>
        </w:rPr>
        <w:t>application</w:t>
      </w:r>
      <w:r w:rsidR="00AE4DC0" w:rsidRPr="008C4C38">
        <w:rPr>
          <w:color w:val="auto"/>
        </w:rPr>
        <w:t xml:space="preserve">. </w:t>
      </w:r>
      <w:r w:rsidR="00C747FD" w:rsidRPr="008C4C38">
        <w:rPr>
          <w:color w:val="auto"/>
        </w:rPr>
        <w:t>De</w:t>
      </w:r>
      <w:r w:rsidR="0077354D" w:rsidRPr="008C4C38">
        <w:rPr>
          <w:color w:val="auto"/>
        </w:rPr>
        <w:t>spite the lo</w:t>
      </w:r>
      <w:r w:rsidR="00D12DF8" w:rsidRPr="008C4C38">
        <w:rPr>
          <w:color w:val="auto"/>
        </w:rPr>
        <w:t xml:space="preserve">w adoption, there is an apparent </w:t>
      </w:r>
      <w:r w:rsidR="00551ECD" w:rsidRPr="008C4C38">
        <w:rPr>
          <w:color w:val="auto"/>
        </w:rPr>
        <w:t>gap</w:t>
      </w:r>
      <w:r w:rsidR="004D1154" w:rsidRPr="008C4C38">
        <w:rPr>
          <w:color w:val="auto"/>
        </w:rPr>
        <w:t xml:space="preserve"> </w:t>
      </w:r>
      <w:r w:rsidR="00551ECD" w:rsidRPr="008C4C38">
        <w:rPr>
          <w:color w:val="auto"/>
        </w:rPr>
        <w:t>regarding the evaluations</w:t>
      </w:r>
      <w:r w:rsidR="004D1154" w:rsidRPr="008C4C38">
        <w:rPr>
          <w:color w:val="auto"/>
        </w:rPr>
        <w:t xml:space="preserve"> </w:t>
      </w:r>
      <w:r w:rsidR="00551ECD" w:rsidRPr="008C4C38">
        <w:rPr>
          <w:color w:val="auto"/>
        </w:rPr>
        <w:t xml:space="preserve">being </w:t>
      </w:r>
      <w:r w:rsidR="00261469" w:rsidRPr="008C4C38">
        <w:rPr>
          <w:color w:val="auto"/>
        </w:rPr>
        <w:t>implemented</w:t>
      </w:r>
      <w:r w:rsidR="00551ECD" w:rsidRPr="008C4C38">
        <w:rPr>
          <w:color w:val="auto"/>
        </w:rPr>
        <w:t xml:space="preserve"> on </w:t>
      </w:r>
      <w:r w:rsidR="004D1154" w:rsidRPr="008C4C38">
        <w:rPr>
          <w:color w:val="auto"/>
        </w:rPr>
        <w:t xml:space="preserve">these </w:t>
      </w:r>
      <w:r w:rsidR="005B2103" w:rsidRPr="008C4C38">
        <w:rPr>
          <w:color w:val="auto"/>
        </w:rPr>
        <w:t>user feedback systems</w:t>
      </w:r>
      <w:r w:rsidR="00E133FB" w:rsidRPr="008C4C38">
        <w:rPr>
          <w:color w:val="auto"/>
        </w:rPr>
        <w:t>.</w:t>
      </w:r>
      <w:r w:rsidR="005B2103" w:rsidRPr="008C4C38">
        <w:rPr>
          <w:color w:val="auto"/>
        </w:rPr>
        <w:t xml:space="preserve"> </w:t>
      </w:r>
    </w:p>
    <w:p w14:paraId="71833CDB" w14:textId="77777777" w:rsidR="00B52F9D" w:rsidRPr="008C4C38" w:rsidRDefault="00B52F9D" w:rsidP="00E310F2">
      <w:pPr>
        <w:pStyle w:val="MDPI31text"/>
        <w:ind w:left="0" w:firstLine="0"/>
        <w:rPr>
          <w:color w:val="auto"/>
        </w:rPr>
      </w:pPr>
    </w:p>
    <w:p w14:paraId="35644B76" w14:textId="6D3F8B58" w:rsidR="0095626D" w:rsidRPr="008C4C38" w:rsidRDefault="001379C6" w:rsidP="008D3321">
      <w:pPr>
        <w:pStyle w:val="MDPI31text"/>
        <w:rPr>
          <w:color w:val="auto"/>
        </w:rPr>
      </w:pPr>
      <w:r w:rsidRPr="008C4C38">
        <w:rPr>
          <w:color w:val="auto"/>
        </w:rPr>
        <w:t>With the</w:t>
      </w:r>
      <w:r w:rsidR="00AE4DC0" w:rsidRPr="008C4C38">
        <w:rPr>
          <w:color w:val="auto"/>
        </w:rPr>
        <w:t xml:space="preserve"> lack of a comprehensive evaluation being conducted, a few questions </w:t>
      </w:r>
      <w:r w:rsidR="00712C26" w:rsidRPr="008C4C38">
        <w:rPr>
          <w:color w:val="auto"/>
        </w:rPr>
        <w:t xml:space="preserve">can be </w:t>
      </w:r>
      <w:r w:rsidR="00AE4DC0" w:rsidRPr="008C4C38">
        <w:rPr>
          <w:color w:val="auto"/>
        </w:rPr>
        <w:t xml:space="preserve">raised regarding the effectiveness, feasibility, and overall </w:t>
      </w:r>
      <w:r w:rsidR="0095626D" w:rsidRPr="008C4C38">
        <w:rPr>
          <w:color w:val="auto"/>
        </w:rPr>
        <w:t>usability</w:t>
      </w:r>
      <w:r w:rsidR="00AE4DC0" w:rsidRPr="008C4C38">
        <w:rPr>
          <w:color w:val="auto"/>
        </w:rPr>
        <w:t xml:space="preserve"> from the </w:t>
      </w:r>
      <w:r w:rsidR="0095626D" w:rsidRPr="008C4C38">
        <w:rPr>
          <w:color w:val="auto"/>
        </w:rPr>
        <w:t xml:space="preserve">end </w:t>
      </w:r>
      <w:r w:rsidR="00AE4DC0" w:rsidRPr="008C4C38">
        <w:rPr>
          <w:color w:val="auto"/>
        </w:rPr>
        <w:t xml:space="preserve">user’s perspective when interacting with these </w:t>
      </w:r>
      <w:r w:rsidR="00712C26" w:rsidRPr="008C4C38">
        <w:rPr>
          <w:color w:val="auto"/>
        </w:rPr>
        <w:t>systems</w:t>
      </w:r>
      <w:r w:rsidR="008D3321" w:rsidRPr="008C4C38">
        <w:rPr>
          <w:color w:val="auto"/>
        </w:rPr>
        <w:t>.</w:t>
      </w:r>
      <w:r w:rsidR="0095626D" w:rsidRPr="008C4C38">
        <w:rPr>
          <w:color w:val="auto"/>
        </w:rPr>
        <w:t xml:space="preserve"> How </w:t>
      </w:r>
      <w:r w:rsidR="00BE68FD" w:rsidRPr="008C4C38">
        <w:rPr>
          <w:color w:val="auto"/>
        </w:rPr>
        <w:t>is it certain</w:t>
      </w:r>
      <w:r w:rsidR="002C5099" w:rsidRPr="008C4C38">
        <w:rPr>
          <w:color w:val="auto"/>
        </w:rPr>
        <w:t xml:space="preserve"> that these</w:t>
      </w:r>
      <w:r w:rsidR="00BE68FD" w:rsidRPr="008C4C38">
        <w:rPr>
          <w:color w:val="auto"/>
        </w:rPr>
        <w:t xml:space="preserve"> </w:t>
      </w:r>
      <w:r w:rsidR="002C5099" w:rsidRPr="008C4C38">
        <w:rPr>
          <w:color w:val="auto"/>
        </w:rPr>
        <w:t>systems are effective</w:t>
      </w:r>
      <w:r w:rsidR="009A520A" w:rsidRPr="008C4C38">
        <w:rPr>
          <w:color w:val="auto"/>
        </w:rPr>
        <w:t xml:space="preserve"> in encouraging the user </w:t>
      </w:r>
      <w:r w:rsidR="00A31DE5" w:rsidRPr="008C4C38">
        <w:rPr>
          <w:color w:val="auto"/>
        </w:rPr>
        <w:t>to achieve</w:t>
      </w:r>
      <w:r w:rsidR="009A520A" w:rsidRPr="008C4C38">
        <w:rPr>
          <w:color w:val="auto"/>
        </w:rPr>
        <w:t xml:space="preserve"> </w:t>
      </w:r>
      <w:r w:rsidR="00B52F9D" w:rsidRPr="008C4C38">
        <w:rPr>
          <w:color w:val="auto"/>
        </w:rPr>
        <w:t>better sitting postures?</w:t>
      </w:r>
      <w:r w:rsidR="0095626D" w:rsidRPr="008C4C38">
        <w:rPr>
          <w:color w:val="auto"/>
        </w:rPr>
        <w:t xml:space="preserve"> </w:t>
      </w:r>
      <w:r w:rsidR="00B911AF" w:rsidRPr="008C4C38">
        <w:rPr>
          <w:color w:val="auto"/>
        </w:rPr>
        <w:t xml:space="preserve">Performing a </w:t>
      </w:r>
      <w:r w:rsidR="00F85356" w:rsidRPr="008C4C38">
        <w:rPr>
          <w:color w:val="auto"/>
        </w:rPr>
        <w:t>critical evaluation</w:t>
      </w:r>
      <w:r w:rsidR="00B911AF" w:rsidRPr="008C4C38">
        <w:rPr>
          <w:color w:val="auto"/>
        </w:rPr>
        <w:t xml:space="preserve"> o</w:t>
      </w:r>
      <w:r w:rsidR="00F85356" w:rsidRPr="008C4C38">
        <w:rPr>
          <w:color w:val="auto"/>
        </w:rPr>
        <w:t xml:space="preserve">n these systems would be beneficial in various aspects. </w:t>
      </w:r>
      <w:r w:rsidR="00CA652D" w:rsidRPr="008C4C38">
        <w:rPr>
          <w:color w:val="auto"/>
        </w:rPr>
        <w:t xml:space="preserve">Firstly, it would provide vital information </w:t>
      </w:r>
      <w:r w:rsidR="00F33E20" w:rsidRPr="008C4C38">
        <w:rPr>
          <w:color w:val="auto"/>
        </w:rPr>
        <w:t>in regard to</w:t>
      </w:r>
      <w:r w:rsidR="00AB03AE" w:rsidRPr="008C4C38">
        <w:rPr>
          <w:color w:val="auto"/>
        </w:rPr>
        <w:t xml:space="preserve"> the user experience </w:t>
      </w:r>
      <w:r w:rsidR="004326E3" w:rsidRPr="008C4C38">
        <w:rPr>
          <w:color w:val="auto"/>
        </w:rPr>
        <w:t>while interacting with these systems</w:t>
      </w:r>
      <w:r w:rsidR="005F55D7" w:rsidRPr="008C4C38">
        <w:rPr>
          <w:color w:val="auto"/>
        </w:rPr>
        <w:t xml:space="preserve">, </w:t>
      </w:r>
      <w:r w:rsidR="00E64C4A" w:rsidRPr="008C4C38">
        <w:rPr>
          <w:color w:val="auto"/>
        </w:rPr>
        <w:t xml:space="preserve">making it quite easy to find </w:t>
      </w:r>
      <w:r w:rsidR="00D81344" w:rsidRPr="008C4C38">
        <w:rPr>
          <w:color w:val="auto"/>
        </w:rPr>
        <w:t>potential gaps that could be further improved upon</w:t>
      </w:r>
      <w:r w:rsidR="004326E3" w:rsidRPr="008C4C38">
        <w:rPr>
          <w:color w:val="auto"/>
        </w:rPr>
        <w:t>.</w:t>
      </w:r>
      <w:r w:rsidR="00F33E20" w:rsidRPr="008C4C38">
        <w:rPr>
          <w:color w:val="auto"/>
        </w:rPr>
        <w:t xml:space="preserve"> Additionally, </w:t>
      </w:r>
      <w:r w:rsidR="001F72E4" w:rsidRPr="008C4C38">
        <w:rPr>
          <w:color w:val="auto"/>
        </w:rPr>
        <w:t xml:space="preserve">an in-depth analysis would </w:t>
      </w:r>
      <w:r w:rsidR="005E53E2" w:rsidRPr="008C4C38">
        <w:rPr>
          <w:color w:val="auto"/>
        </w:rPr>
        <w:t xml:space="preserve">be helpful to know if </w:t>
      </w:r>
      <w:r w:rsidR="00001C83" w:rsidRPr="008C4C38">
        <w:rPr>
          <w:color w:val="auto"/>
        </w:rPr>
        <w:t>user expectations</w:t>
      </w:r>
      <w:r w:rsidR="009427D3" w:rsidRPr="008C4C38">
        <w:rPr>
          <w:color w:val="auto"/>
        </w:rPr>
        <w:t xml:space="preserve"> are in sync with the inten</w:t>
      </w:r>
      <w:r w:rsidR="00066C34" w:rsidRPr="008C4C38">
        <w:rPr>
          <w:color w:val="auto"/>
        </w:rPr>
        <w:t>ded</w:t>
      </w:r>
      <w:r w:rsidR="009427D3" w:rsidRPr="008C4C38">
        <w:rPr>
          <w:color w:val="auto"/>
        </w:rPr>
        <w:t xml:space="preserve"> outcome of the system</w:t>
      </w:r>
      <w:r w:rsidR="00141D26" w:rsidRPr="008C4C38">
        <w:rPr>
          <w:color w:val="auto"/>
        </w:rPr>
        <w:t xml:space="preserve">. </w:t>
      </w:r>
      <w:r w:rsidR="006A325D" w:rsidRPr="008C4C38">
        <w:rPr>
          <w:color w:val="auto"/>
        </w:rPr>
        <w:t>Having this knowledge</w:t>
      </w:r>
      <w:r w:rsidR="008E4B50" w:rsidRPr="008C4C38">
        <w:rPr>
          <w:color w:val="auto"/>
        </w:rPr>
        <w:t xml:space="preserve"> would give</w:t>
      </w:r>
      <w:r w:rsidR="005D1C52" w:rsidRPr="008C4C38">
        <w:rPr>
          <w:color w:val="auto"/>
        </w:rPr>
        <w:t xml:space="preserve"> room </w:t>
      </w:r>
      <w:r w:rsidR="008E4B50" w:rsidRPr="008C4C38">
        <w:rPr>
          <w:color w:val="auto"/>
        </w:rPr>
        <w:t xml:space="preserve">for </w:t>
      </w:r>
      <w:r w:rsidR="00066C34" w:rsidRPr="008C4C38">
        <w:rPr>
          <w:color w:val="auto"/>
        </w:rPr>
        <w:t xml:space="preserve">further improvement </w:t>
      </w:r>
      <w:r w:rsidR="00E94B46" w:rsidRPr="008C4C38">
        <w:rPr>
          <w:color w:val="auto"/>
        </w:rPr>
        <w:t xml:space="preserve">while ensuring that all </w:t>
      </w:r>
      <w:r w:rsidR="00EE443E" w:rsidRPr="008C4C38">
        <w:rPr>
          <w:color w:val="auto"/>
        </w:rPr>
        <w:t>expectations</w:t>
      </w:r>
      <w:r w:rsidR="00E94B46" w:rsidRPr="008C4C38">
        <w:rPr>
          <w:color w:val="auto"/>
        </w:rPr>
        <w:t xml:space="preserve"> are aligned with the </w:t>
      </w:r>
      <w:r w:rsidR="00EE443E" w:rsidRPr="008C4C38">
        <w:rPr>
          <w:color w:val="auto"/>
        </w:rPr>
        <w:t>system’s</w:t>
      </w:r>
      <w:r w:rsidR="00E94B46" w:rsidRPr="008C4C38">
        <w:rPr>
          <w:color w:val="auto"/>
        </w:rPr>
        <w:t xml:space="preserve"> outcomes.</w:t>
      </w:r>
      <w:r w:rsidR="00EE443E" w:rsidRPr="008C4C38">
        <w:rPr>
          <w:color w:val="auto"/>
        </w:rPr>
        <w:t xml:space="preserve"> Methods such as interviews, surveys, and usability testing could be employed to collect valuable feedback.</w:t>
      </w:r>
    </w:p>
    <w:p w14:paraId="4AD755F3" w14:textId="77777777" w:rsidR="00B52F9D" w:rsidRDefault="00B52F9D" w:rsidP="00EE443E">
      <w:pPr>
        <w:pStyle w:val="MDPI31text"/>
        <w:ind w:left="0" w:firstLine="0"/>
      </w:pPr>
    </w:p>
    <w:p w14:paraId="16906FD2" w14:textId="02BC0A43" w:rsidR="003A79BE" w:rsidRPr="008C4C38" w:rsidRDefault="002901A8" w:rsidP="002901A8">
      <w:pPr>
        <w:pStyle w:val="MDPI23heading3"/>
        <w:rPr>
          <w:color w:val="auto"/>
        </w:rPr>
      </w:pPr>
      <w:r w:rsidRPr="008C4C38">
        <w:rPr>
          <w:color w:val="auto"/>
        </w:rPr>
        <w:t xml:space="preserve">4.3.2 </w:t>
      </w:r>
      <w:r w:rsidR="00BE421A" w:rsidRPr="008C4C38">
        <w:rPr>
          <w:color w:val="auto"/>
        </w:rPr>
        <w:t>Lack of</w:t>
      </w:r>
      <w:r w:rsidR="0028090A" w:rsidRPr="008C4C38">
        <w:rPr>
          <w:color w:val="auto"/>
        </w:rPr>
        <w:t xml:space="preserve"> </w:t>
      </w:r>
      <w:r w:rsidR="00BE421A" w:rsidRPr="008C4C38">
        <w:rPr>
          <w:color w:val="auto"/>
        </w:rPr>
        <w:t xml:space="preserve">diversity </w:t>
      </w:r>
      <w:r w:rsidR="00A92BFA" w:rsidRPr="008C4C38">
        <w:rPr>
          <w:color w:val="auto"/>
        </w:rPr>
        <w:t xml:space="preserve">on the </w:t>
      </w:r>
      <w:r w:rsidR="0028090A" w:rsidRPr="008C4C38">
        <w:rPr>
          <w:color w:val="auto"/>
        </w:rPr>
        <w:t>training data</w:t>
      </w:r>
      <w:r w:rsidR="00BE421A" w:rsidRPr="008C4C38">
        <w:rPr>
          <w:color w:val="auto"/>
        </w:rPr>
        <w:t>set</w:t>
      </w:r>
    </w:p>
    <w:p w14:paraId="780E7556" w14:textId="3A52170B" w:rsidR="0028090A" w:rsidRPr="008C4C38" w:rsidRDefault="002868F8" w:rsidP="00C113DF">
      <w:pPr>
        <w:pStyle w:val="MDPI31text"/>
        <w:rPr>
          <w:color w:val="auto"/>
        </w:rPr>
      </w:pPr>
      <w:r w:rsidRPr="008C4C38">
        <w:rPr>
          <w:color w:val="auto"/>
        </w:rPr>
        <w:t xml:space="preserve">The quality of the training dataset is </w:t>
      </w:r>
      <w:r w:rsidR="00773962" w:rsidRPr="008C4C38">
        <w:rPr>
          <w:color w:val="auto"/>
        </w:rPr>
        <w:t>very important during the training of machine learning model.</w:t>
      </w:r>
      <w:r w:rsidR="00DB6ED1" w:rsidRPr="008C4C38">
        <w:rPr>
          <w:color w:val="auto"/>
        </w:rPr>
        <w:t xml:space="preserve"> </w:t>
      </w:r>
      <w:r w:rsidR="00C04D30" w:rsidRPr="008C4C38">
        <w:rPr>
          <w:color w:val="auto"/>
        </w:rPr>
        <w:t xml:space="preserve">Furthermore, </w:t>
      </w:r>
      <w:r w:rsidR="00F63FEF" w:rsidRPr="008C4C38">
        <w:rPr>
          <w:color w:val="auto"/>
        </w:rPr>
        <w:t xml:space="preserve">test </w:t>
      </w:r>
      <w:r w:rsidR="007A2F69" w:rsidRPr="008C4C38">
        <w:rPr>
          <w:color w:val="auto"/>
        </w:rPr>
        <w:t>subjects</w:t>
      </w:r>
      <w:r w:rsidR="00F63FEF" w:rsidRPr="008C4C38">
        <w:rPr>
          <w:color w:val="auto"/>
        </w:rPr>
        <w:t xml:space="preserve"> are </w:t>
      </w:r>
      <w:r w:rsidR="007A2F69" w:rsidRPr="008C4C38">
        <w:rPr>
          <w:color w:val="auto"/>
        </w:rPr>
        <w:t xml:space="preserve">often recruited and tasked towards </w:t>
      </w:r>
      <w:r w:rsidR="008C55E5" w:rsidRPr="008C4C38">
        <w:rPr>
          <w:color w:val="auto"/>
        </w:rPr>
        <w:t>asserting different sitting postures</w:t>
      </w:r>
      <w:r w:rsidR="00590487" w:rsidRPr="008C4C38">
        <w:rPr>
          <w:color w:val="auto"/>
        </w:rPr>
        <w:t xml:space="preserve"> for a specific duration to train the model</w:t>
      </w:r>
      <w:r w:rsidR="008C55E5" w:rsidRPr="008C4C38">
        <w:rPr>
          <w:color w:val="auto"/>
        </w:rPr>
        <w:t>.</w:t>
      </w:r>
      <w:r w:rsidR="007A2F69" w:rsidRPr="008C4C38">
        <w:rPr>
          <w:color w:val="auto"/>
        </w:rPr>
        <w:t xml:space="preserve"> </w:t>
      </w:r>
      <w:r w:rsidR="00E23ADF" w:rsidRPr="008C4C38">
        <w:rPr>
          <w:color w:val="auto"/>
        </w:rPr>
        <w:t xml:space="preserve">On </w:t>
      </w:r>
      <w:r w:rsidR="00C04D30" w:rsidRPr="008C4C38">
        <w:rPr>
          <w:color w:val="auto"/>
        </w:rPr>
        <w:t>average, the</w:t>
      </w:r>
      <w:r w:rsidR="00EF44B4" w:rsidRPr="008C4C38">
        <w:rPr>
          <w:color w:val="auto"/>
        </w:rPr>
        <w:t xml:space="preserve"> </w:t>
      </w:r>
      <w:r w:rsidR="00C04D30" w:rsidRPr="008C4C38">
        <w:rPr>
          <w:color w:val="auto"/>
        </w:rPr>
        <w:t xml:space="preserve">research studies </w:t>
      </w:r>
      <w:r w:rsidR="00402944" w:rsidRPr="008C4C38">
        <w:rPr>
          <w:color w:val="auto"/>
        </w:rPr>
        <w:t>utilize a very low number of test</w:t>
      </w:r>
      <w:r w:rsidR="006D140B" w:rsidRPr="008C4C38">
        <w:rPr>
          <w:color w:val="auto"/>
        </w:rPr>
        <w:t xml:space="preserve"> subjects</w:t>
      </w:r>
      <w:r w:rsidR="00402944" w:rsidRPr="008C4C38">
        <w:rPr>
          <w:color w:val="auto"/>
        </w:rPr>
        <w:t>, typically around 21 individuals</w:t>
      </w:r>
      <w:r w:rsidR="00C04D30" w:rsidRPr="008C4C38">
        <w:rPr>
          <w:color w:val="auto"/>
        </w:rPr>
        <w:t>.</w:t>
      </w:r>
      <w:r w:rsidR="006D140B" w:rsidRPr="008C4C38">
        <w:rPr>
          <w:color w:val="auto"/>
        </w:rPr>
        <w:t xml:space="preserve"> </w:t>
      </w:r>
      <w:r w:rsidR="00640E38" w:rsidRPr="008C4C38">
        <w:rPr>
          <w:color w:val="auto"/>
        </w:rPr>
        <w:t>A sample size</w:t>
      </w:r>
      <w:r w:rsidR="00402944" w:rsidRPr="008C4C38">
        <w:rPr>
          <w:color w:val="auto"/>
        </w:rPr>
        <w:t xml:space="preserve"> </w:t>
      </w:r>
      <w:r w:rsidR="00640E38" w:rsidRPr="008C4C38">
        <w:rPr>
          <w:color w:val="auto"/>
        </w:rPr>
        <w:t>this small</w:t>
      </w:r>
      <w:r w:rsidR="00B95451" w:rsidRPr="008C4C38">
        <w:rPr>
          <w:color w:val="auto"/>
        </w:rPr>
        <w:t xml:space="preserve"> might not be </w:t>
      </w:r>
      <w:r w:rsidR="00F2503E" w:rsidRPr="008C4C38">
        <w:rPr>
          <w:color w:val="auto"/>
        </w:rPr>
        <w:t>adequate</w:t>
      </w:r>
      <w:r w:rsidR="00B95451" w:rsidRPr="008C4C38">
        <w:rPr>
          <w:color w:val="auto"/>
        </w:rPr>
        <w:t xml:space="preserve"> </w:t>
      </w:r>
      <w:r w:rsidR="00495A32" w:rsidRPr="008C4C38">
        <w:rPr>
          <w:color w:val="auto"/>
        </w:rPr>
        <w:t xml:space="preserve">to fully represent the wide postural variances that </w:t>
      </w:r>
      <w:r w:rsidR="0024078B" w:rsidRPr="008C4C38">
        <w:rPr>
          <w:color w:val="auto"/>
        </w:rPr>
        <w:t>exist</w:t>
      </w:r>
      <w:r w:rsidR="00374257" w:rsidRPr="008C4C38">
        <w:rPr>
          <w:color w:val="auto"/>
        </w:rPr>
        <w:t xml:space="preserve"> within the wider population.</w:t>
      </w:r>
      <w:r w:rsidR="0024078B" w:rsidRPr="008C4C38">
        <w:rPr>
          <w:color w:val="auto"/>
        </w:rPr>
        <w:t xml:space="preserve"> Additionally,</w:t>
      </w:r>
      <w:r w:rsidR="009E657C" w:rsidRPr="008C4C38">
        <w:rPr>
          <w:color w:val="auto"/>
        </w:rPr>
        <w:t xml:space="preserve"> </w:t>
      </w:r>
      <w:r w:rsidR="00FA2A7B" w:rsidRPr="008C4C38">
        <w:rPr>
          <w:color w:val="auto"/>
        </w:rPr>
        <w:t>there</w:t>
      </w:r>
      <w:r w:rsidR="009E657C" w:rsidRPr="008C4C38">
        <w:rPr>
          <w:color w:val="auto"/>
        </w:rPr>
        <w:t xml:space="preserve"> also</w:t>
      </w:r>
      <w:r w:rsidR="005B31BB" w:rsidRPr="008C4C38">
        <w:rPr>
          <w:color w:val="auto"/>
        </w:rPr>
        <w:t xml:space="preserve"> seems to be a bias towards the test subjects </w:t>
      </w:r>
      <w:r w:rsidR="00A66C60" w:rsidRPr="008C4C38">
        <w:rPr>
          <w:color w:val="auto"/>
        </w:rPr>
        <w:t>involved</w:t>
      </w:r>
      <w:r w:rsidR="00F72ADB" w:rsidRPr="008C4C38">
        <w:rPr>
          <w:color w:val="auto"/>
        </w:rPr>
        <w:t xml:space="preserve"> in the data collection</w:t>
      </w:r>
      <w:r w:rsidR="00A66C60" w:rsidRPr="008C4C38">
        <w:rPr>
          <w:color w:val="auto"/>
        </w:rPr>
        <w:t>,</w:t>
      </w:r>
      <w:r w:rsidR="00FA2A7B" w:rsidRPr="008C4C38">
        <w:rPr>
          <w:color w:val="auto"/>
        </w:rPr>
        <w:t xml:space="preserve"> most of which are healthy </w:t>
      </w:r>
      <w:r w:rsidR="00A66C60" w:rsidRPr="008C4C38">
        <w:rPr>
          <w:color w:val="auto"/>
        </w:rPr>
        <w:t xml:space="preserve">individuals who are mocking </w:t>
      </w:r>
      <w:r w:rsidR="00284F22" w:rsidRPr="008C4C38">
        <w:rPr>
          <w:color w:val="auto"/>
        </w:rPr>
        <w:t>bad sitting postures</w:t>
      </w:r>
      <w:r w:rsidR="005B31BB" w:rsidRPr="008C4C38">
        <w:rPr>
          <w:color w:val="auto"/>
        </w:rPr>
        <w:t>.</w:t>
      </w:r>
      <w:r w:rsidR="000E354A" w:rsidRPr="008C4C38">
        <w:rPr>
          <w:color w:val="auto"/>
        </w:rPr>
        <w:t xml:space="preserve"> While this</w:t>
      </w:r>
      <w:r w:rsidR="0010537E" w:rsidRPr="008C4C38">
        <w:rPr>
          <w:color w:val="auto"/>
        </w:rPr>
        <w:t xml:space="preserve"> no doubt</w:t>
      </w:r>
      <w:r w:rsidR="000E354A" w:rsidRPr="008C4C38">
        <w:rPr>
          <w:color w:val="auto"/>
        </w:rPr>
        <w:t xml:space="preserve"> simplifies the </w:t>
      </w:r>
      <w:r w:rsidR="00A238F9" w:rsidRPr="008C4C38">
        <w:rPr>
          <w:color w:val="auto"/>
        </w:rPr>
        <w:t xml:space="preserve">data collection phase for most studies, </w:t>
      </w:r>
      <w:r w:rsidR="009C6002" w:rsidRPr="008C4C38">
        <w:rPr>
          <w:color w:val="auto"/>
        </w:rPr>
        <w:t>it fails to account for</w:t>
      </w:r>
      <w:r w:rsidR="005B31BB" w:rsidRPr="008C4C38">
        <w:rPr>
          <w:color w:val="auto"/>
        </w:rPr>
        <w:t xml:space="preserve"> </w:t>
      </w:r>
      <w:r w:rsidR="00766AB2" w:rsidRPr="008C4C38">
        <w:rPr>
          <w:color w:val="auto"/>
        </w:rPr>
        <w:t>the different challenges involved in</w:t>
      </w:r>
      <w:r w:rsidR="00692B79" w:rsidRPr="008C4C38">
        <w:rPr>
          <w:color w:val="auto"/>
        </w:rPr>
        <w:t xml:space="preserve"> the recognition of </w:t>
      </w:r>
      <w:r w:rsidR="00766AB2" w:rsidRPr="008C4C38">
        <w:rPr>
          <w:color w:val="auto"/>
        </w:rPr>
        <w:t>bad sittin</w:t>
      </w:r>
      <w:r w:rsidR="0042226A" w:rsidRPr="008C4C38">
        <w:rPr>
          <w:color w:val="auto"/>
        </w:rPr>
        <w:t xml:space="preserve">g postures </w:t>
      </w:r>
      <w:r w:rsidR="00692B79" w:rsidRPr="008C4C38">
        <w:rPr>
          <w:color w:val="auto"/>
        </w:rPr>
        <w:t>among</w:t>
      </w:r>
      <w:r w:rsidR="0042226A" w:rsidRPr="008C4C38">
        <w:rPr>
          <w:color w:val="auto"/>
        </w:rPr>
        <w:t xml:space="preserve"> individuals that are </w:t>
      </w:r>
      <w:r w:rsidR="00C113DF" w:rsidRPr="008C4C38">
        <w:rPr>
          <w:color w:val="auto"/>
        </w:rPr>
        <w:t>suffering</w:t>
      </w:r>
      <w:r w:rsidR="0042226A" w:rsidRPr="008C4C38">
        <w:rPr>
          <w:color w:val="auto"/>
        </w:rPr>
        <w:t xml:space="preserve"> musculoskeletal conditions.</w:t>
      </w:r>
      <w:r w:rsidR="00D86B7B" w:rsidRPr="008C4C38">
        <w:rPr>
          <w:color w:val="auto"/>
        </w:rPr>
        <w:t xml:space="preserve"> </w:t>
      </w:r>
      <w:r w:rsidR="004328D7" w:rsidRPr="008C4C38">
        <w:rPr>
          <w:color w:val="auto"/>
        </w:rPr>
        <w:t xml:space="preserve">Consequently, the effectiveness of the machine learning model </w:t>
      </w:r>
      <w:r w:rsidR="00D9244B" w:rsidRPr="008C4C38">
        <w:rPr>
          <w:color w:val="auto"/>
        </w:rPr>
        <w:t xml:space="preserve">might be compromised when </w:t>
      </w:r>
      <w:r w:rsidR="006651A9" w:rsidRPr="008C4C38">
        <w:rPr>
          <w:color w:val="auto"/>
        </w:rPr>
        <w:t>applied in</w:t>
      </w:r>
      <w:r w:rsidR="00D9244B" w:rsidRPr="008C4C38">
        <w:rPr>
          <w:color w:val="auto"/>
        </w:rPr>
        <w:t xml:space="preserve"> </w:t>
      </w:r>
      <w:r w:rsidR="00C23F03" w:rsidRPr="008C4C38">
        <w:rPr>
          <w:color w:val="auto"/>
        </w:rPr>
        <w:t>real scenario</w:t>
      </w:r>
      <w:r w:rsidR="00D9244B" w:rsidRPr="008C4C38">
        <w:rPr>
          <w:color w:val="auto"/>
        </w:rPr>
        <w:t xml:space="preserve"> </w:t>
      </w:r>
      <w:r w:rsidR="00A468D7" w:rsidRPr="008C4C38">
        <w:rPr>
          <w:color w:val="auto"/>
        </w:rPr>
        <w:t>settings</w:t>
      </w:r>
      <w:r w:rsidR="00D9244B" w:rsidRPr="008C4C38">
        <w:rPr>
          <w:color w:val="auto"/>
        </w:rPr>
        <w:t xml:space="preserve"> </w:t>
      </w:r>
      <w:r w:rsidR="00C23F03" w:rsidRPr="008C4C38">
        <w:rPr>
          <w:color w:val="auto"/>
        </w:rPr>
        <w:t>involving</w:t>
      </w:r>
      <w:r w:rsidR="00D9244B" w:rsidRPr="008C4C38">
        <w:rPr>
          <w:color w:val="auto"/>
        </w:rPr>
        <w:t xml:space="preserve"> a much wider demographic.</w:t>
      </w:r>
    </w:p>
    <w:p w14:paraId="6A72CAE9" w14:textId="3B86325B" w:rsidR="006238B9" w:rsidRPr="008C4C38" w:rsidRDefault="006238B9" w:rsidP="00C113DF">
      <w:pPr>
        <w:pStyle w:val="MDPI31text"/>
        <w:rPr>
          <w:color w:val="auto"/>
        </w:rPr>
      </w:pPr>
      <w:r w:rsidRPr="008C4C38">
        <w:rPr>
          <w:color w:val="auto"/>
        </w:rPr>
        <w:t>Addressing this issue</w:t>
      </w:r>
      <w:r w:rsidR="006F2259" w:rsidRPr="008C4C38">
        <w:rPr>
          <w:color w:val="auto"/>
        </w:rPr>
        <w:t xml:space="preserve"> requires a lot of effort which</w:t>
      </w:r>
      <w:r w:rsidR="000A4CFC" w:rsidRPr="008C4C38">
        <w:rPr>
          <w:color w:val="auto"/>
        </w:rPr>
        <w:t xml:space="preserve"> </w:t>
      </w:r>
      <w:r w:rsidRPr="008C4C38">
        <w:rPr>
          <w:color w:val="auto"/>
        </w:rPr>
        <w:t>involv</w:t>
      </w:r>
      <w:r w:rsidR="006F2259" w:rsidRPr="008C4C38">
        <w:rPr>
          <w:color w:val="auto"/>
        </w:rPr>
        <w:t>es</w:t>
      </w:r>
      <w:r w:rsidRPr="008C4C38">
        <w:rPr>
          <w:color w:val="auto"/>
        </w:rPr>
        <w:t xml:space="preserve"> </w:t>
      </w:r>
      <w:r w:rsidR="008B6CAE" w:rsidRPr="008C4C38">
        <w:rPr>
          <w:color w:val="auto"/>
        </w:rPr>
        <w:t>broadening</w:t>
      </w:r>
      <w:r w:rsidRPr="008C4C38">
        <w:rPr>
          <w:color w:val="auto"/>
        </w:rPr>
        <w:t xml:space="preserve"> the data</w:t>
      </w:r>
      <w:r w:rsidR="00366207" w:rsidRPr="008C4C38">
        <w:rPr>
          <w:color w:val="auto"/>
        </w:rPr>
        <w:t>set</w:t>
      </w:r>
      <w:r w:rsidRPr="008C4C38">
        <w:rPr>
          <w:color w:val="auto"/>
        </w:rPr>
        <w:t xml:space="preserve"> </w:t>
      </w:r>
      <w:r w:rsidR="00A23DDC" w:rsidRPr="008C4C38">
        <w:rPr>
          <w:color w:val="auto"/>
        </w:rPr>
        <w:t xml:space="preserve">by the inclusion of </w:t>
      </w:r>
      <w:r w:rsidR="00723A4D" w:rsidRPr="008C4C38">
        <w:rPr>
          <w:color w:val="auto"/>
        </w:rPr>
        <w:t>wider demographic</w:t>
      </w:r>
      <w:r w:rsidR="00C23F03" w:rsidRPr="008C4C38">
        <w:rPr>
          <w:color w:val="auto"/>
        </w:rPr>
        <w:t xml:space="preserve"> ranging from</w:t>
      </w:r>
      <w:r w:rsidR="00FB73EA" w:rsidRPr="008C4C38">
        <w:rPr>
          <w:color w:val="auto"/>
        </w:rPr>
        <w:t xml:space="preserve"> different age groups,</w:t>
      </w:r>
      <w:r w:rsidR="004B3FB1" w:rsidRPr="008C4C38">
        <w:rPr>
          <w:color w:val="auto"/>
        </w:rPr>
        <w:t xml:space="preserve"> </w:t>
      </w:r>
      <w:r w:rsidR="00477E1E" w:rsidRPr="008C4C38">
        <w:rPr>
          <w:color w:val="auto"/>
        </w:rPr>
        <w:t>nationalities, occupation</w:t>
      </w:r>
      <w:r w:rsidR="004B3FB1" w:rsidRPr="008C4C38">
        <w:rPr>
          <w:color w:val="auto"/>
        </w:rPr>
        <w:t>,</w:t>
      </w:r>
      <w:r w:rsidR="00FB73EA" w:rsidRPr="008C4C38">
        <w:rPr>
          <w:color w:val="auto"/>
        </w:rPr>
        <w:t xml:space="preserve"> and health backgrounds</w:t>
      </w:r>
      <w:r w:rsidR="004B3FB1" w:rsidRPr="008C4C38">
        <w:rPr>
          <w:color w:val="auto"/>
        </w:rPr>
        <w:t>.</w:t>
      </w:r>
      <w:r w:rsidR="00FB73EA" w:rsidRPr="008C4C38">
        <w:rPr>
          <w:color w:val="auto"/>
        </w:rPr>
        <w:t xml:space="preserve">  </w:t>
      </w:r>
      <w:r w:rsidR="008B6CAE" w:rsidRPr="008C4C38">
        <w:rPr>
          <w:color w:val="auto"/>
        </w:rPr>
        <w:t xml:space="preserve">Furthermore, by </w:t>
      </w:r>
      <w:r w:rsidR="00ED6DC8" w:rsidRPr="008C4C38">
        <w:rPr>
          <w:color w:val="auto"/>
        </w:rPr>
        <w:t>diversifying</w:t>
      </w:r>
      <w:r w:rsidR="008B6CAE" w:rsidRPr="008C4C38">
        <w:rPr>
          <w:color w:val="auto"/>
        </w:rPr>
        <w:t xml:space="preserve"> the</w:t>
      </w:r>
      <w:r w:rsidR="00D86B7B" w:rsidRPr="008C4C38">
        <w:rPr>
          <w:color w:val="auto"/>
        </w:rPr>
        <w:t xml:space="preserve"> training</w:t>
      </w:r>
      <w:r w:rsidR="008B6CAE" w:rsidRPr="008C4C38">
        <w:rPr>
          <w:color w:val="auto"/>
        </w:rPr>
        <w:t xml:space="preserve"> dataset</w:t>
      </w:r>
      <w:r w:rsidR="00A468D7" w:rsidRPr="008C4C38">
        <w:rPr>
          <w:color w:val="auto"/>
        </w:rPr>
        <w:t xml:space="preserve">, the model can be robust in classifying different sitting postures across </w:t>
      </w:r>
      <w:r w:rsidR="00A66D15" w:rsidRPr="008C4C38">
        <w:rPr>
          <w:color w:val="auto"/>
        </w:rPr>
        <w:t xml:space="preserve">a diverse population. </w:t>
      </w:r>
    </w:p>
    <w:p w14:paraId="6C2D61BA" w14:textId="6B0D4815" w:rsidR="00E93210" w:rsidRPr="00325902" w:rsidRDefault="00E93210" w:rsidP="00DF3ACF">
      <w:pPr>
        <w:pStyle w:val="MDPI21heading1"/>
      </w:pPr>
      <w:r>
        <w:t>5. Conclusions</w:t>
      </w:r>
      <w:r w:rsidR="00825660">
        <w:t xml:space="preserve"> &amp; Recommendations for Future Research</w:t>
      </w:r>
    </w:p>
    <w:p w14:paraId="2FB8005B" w14:textId="338A897A" w:rsidR="00772BF2" w:rsidRPr="008C4C38" w:rsidRDefault="00F550C1" w:rsidP="002D7D5E">
      <w:pPr>
        <w:pStyle w:val="MDPI31text"/>
        <w:rPr>
          <w:color w:val="auto"/>
        </w:rPr>
      </w:pPr>
      <w:r w:rsidRPr="008C4C38">
        <w:rPr>
          <w:color w:val="auto"/>
        </w:rPr>
        <w:t>T</w:t>
      </w:r>
      <w:r w:rsidR="006E64E8" w:rsidRPr="008C4C38">
        <w:rPr>
          <w:color w:val="auto"/>
        </w:rPr>
        <w:t xml:space="preserve">his paper provides </w:t>
      </w:r>
      <w:r w:rsidR="007D07AC" w:rsidRPr="008C4C38">
        <w:rPr>
          <w:color w:val="auto"/>
        </w:rPr>
        <w:t xml:space="preserve">systematic </w:t>
      </w:r>
      <w:r w:rsidR="00CC33F9" w:rsidRPr="008C4C38">
        <w:rPr>
          <w:color w:val="auto"/>
        </w:rPr>
        <w:t xml:space="preserve">literature </w:t>
      </w:r>
      <w:r w:rsidR="007D07AC" w:rsidRPr="008C4C38">
        <w:rPr>
          <w:color w:val="auto"/>
        </w:rPr>
        <w:t xml:space="preserve">review </w:t>
      </w:r>
      <w:r w:rsidR="00CC33F9" w:rsidRPr="008C4C38">
        <w:rPr>
          <w:color w:val="auto"/>
        </w:rPr>
        <w:t>o</w:t>
      </w:r>
      <w:r w:rsidR="00E55BC7" w:rsidRPr="008C4C38">
        <w:rPr>
          <w:color w:val="auto"/>
        </w:rPr>
        <w:t xml:space="preserve">f </w:t>
      </w:r>
      <w:r w:rsidR="00082577" w:rsidRPr="008C4C38">
        <w:rPr>
          <w:color w:val="auto"/>
        </w:rPr>
        <w:t xml:space="preserve">smart sensing chair systems </w:t>
      </w:r>
      <w:r w:rsidR="00E55BC7" w:rsidRPr="008C4C38">
        <w:rPr>
          <w:color w:val="auto"/>
        </w:rPr>
        <w:t>within the research landscape</w:t>
      </w:r>
      <w:r w:rsidR="00082577" w:rsidRPr="008C4C38">
        <w:rPr>
          <w:color w:val="auto"/>
        </w:rPr>
        <w:t xml:space="preserve">. </w:t>
      </w:r>
      <w:r w:rsidR="00496F57" w:rsidRPr="008C4C38">
        <w:rPr>
          <w:color w:val="auto"/>
        </w:rPr>
        <w:t>Furthermore, a</w:t>
      </w:r>
      <w:r w:rsidR="00957BAB" w:rsidRPr="008C4C38">
        <w:rPr>
          <w:color w:val="auto"/>
        </w:rPr>
        <w:t>cross</w:t>
      </w:r>
      <w:r w:rsidR="00FB1AB1" w:rsidRPr="008C4C38">
        <w:rPr>
          <w:color w:val="auto"/>
        </w:rPr>
        <w:t xml:space="preserve"> the</w:t>
      </w:r>
      <w:r w:rsidR="00957BAB" w:rsidRPr="008C4C38">
        <w:rPr>
          <w:color w:val="auto"/>
        </w:rPr>
        <w:t xml:space="preserve"> different research studies, there are different sensors being </w:t>
      </w:r>
      <w:r w:rsidR="00F3705B" w:rsidRPr="008C4C38">
        <w:rPr>
          <w:color w:val="auto"/>
        </w:rPr>
        <w:t xml:space="preserve">used which are </w:t>
      </w:r>
      <w:r w:rsidR="00FD2242" w:rsidRPr="008C4C38">
        <w:rPr>
          <w:color w:val="auto"/>
        </w:rPr>
        <w:t>FSR sensors</w:t>
      </w:r>
      <w:r w:rsidR="00F3705B" w:rsidRPr="008C4C38">
        <w:rPr>
          <w:color w:val="auto"/>
        </w:rPr>
        <w:t>,</w:t>
      </w:r>
      <w:r w:rsidR="00FD2242" w:rsidRPr="008C4C38">
        <w:rPr>
          <w:color w:val="auto"/>
        </w:rPr>
        <w:t xml:space="preserve"> textile pressure sensors, load cells, </w:t>
      </w:r>
      <w:r w:rsidR="00987536" w:rsidRPr="008C4C38">
        <w:rPr>
          <w:color w:val="auto"/>
        </w:rPr>
        <w:t xml:space="preserve">and image sensors. </w:t>
      </w:r>
      <w:r w:rsidR="00EA250F" w:rsidRPr="008C4C38">
        <w:rPr>
          <w:color w:val="auto"/>
        </w:rPr>
        <w:t xml:space="preserve">Out of which, it was found that FSR Sensors were the </w:t>
      </w:r>
      <w:r w:rsidR="0073477D" w:rsidRPr="008C4C38">
        <w:rPr>
          <w:color w:val="auto"/>
        </w:rPr>
        <w:t xml:space="preserve">most popular option among researchers. </w:t>
      </w:r>
      <w:r w:rsidR="00380E11" w:rsidRPr="008C4C38">
        <w:rPr>
          <w:color w:val="auto"/>
        </w:rPr>
        <w:t>In the placement of t</w:t>
      </w:r>
      <w:r w:rsidR="007225AC" w:rsidRPr="008C4C38">
        <w:rPr>
          <w:color w:val="auto"/>
        </w:rPr>
        <w:t xml:space="preserve">hese sensors, there are 2 main </w:t>
      </w:r>
      <w:r w:rsidR="005D2199" w:rsidRPr="008C4C38">
        <w:rPr>
          <w:color w:val="auto"/>
        </w:rPr>
        <w:t xml:space="preserve">strategies being adopted which </w:t>
      </w:r>
      <w:r w:rsidR="003E2929" w:rsidRPr="008C4C38">
        <w:rPr>
          <w:color w:val="auto"/>
        </w:rPr>
        <w:t>are</w:t>
      </w:r>
      <w:r w:rsidR="005D2199" w:rsidRPr="008C4C38">
        <w:rPr>
          <w:color w:val="auto"/>
        </w:rPr>
        <w:t xml:space="preserve"> using a pressure sensor array or having </w:t>
      </w:r>
      <w:r w:rsidR="002D4EA7" w:rsidRPr="008C4C38">
        <w:rPr>
          <w:color w:val="auto"/>
        </w:rPr>
        <w:t xml:space="preserve">the individual sensors </w:t>
      </w:r>
      <w:r w:rsidR="003E2929" w:rsidRPr="008C4C38">
        <w:rPr>
          <w:color w:val="auto"/>
        </w:rPr>
        <w:t>dispersed</w:t>
      </w:r>
      <w:r w:rsidR="002D4EA7" w:rsidRPr="008C4C38">
        <w:rPr>
          <w:color w:val="auto"/>
        </w:rPr>
        <w:t xml:space="preserve"> around the chair. </w:t>
      </w:r>
      <w:r w:rsidR="003E2929" w:rsidRPr="008C4C38">
        <w:rPr>
          <w:color w:val="auto"/>
        </w:rPr>
        <w:t xml:space="preserve">Currently, there are </w:t>
      </w:r>
      <w:r w:rsidR="007E061A" w:rsidRPr="008C4C38">
        <w:rPr>
          <w:color w:val="auto"/>
        </w:rPr>
        <w:t>no significant</w:t>
      </w:r>
      <w:r w:rsidR="003B4AFD" w:rsidRPr="008C4C38">
        <w:rPr>
          <w:color w:val="auto"/>
        </w:rPr>
        <w:t xml:space="preserve"> advantages </w:t>
      </w:r>
      <w:r w:rsidR="001D5528" w:rsidRPr="008C4C38">
        <w:rPr>
          <w:color w:val="auto"/>
        </w:rPr>
        <w:t xml:space="preserve">that suggest that one method is better than </w:t>
      </w:r>
      <w:r w:rsidR="007E061A" w:rsidRPr="008C4C38">
        <w:rPr>
          <w:color w:val="auto"/>
        </w:rPr>
        <w:t xml:space="preserve">the other in improving the classification accuracy. However, </w:t>
      </w:r>
      <w:r w:rsidR="00C962A4" w:rsidRPr="008C4C38">
        <w:rPr>
          <w:color w:val="auto"/>
        </w:rPr>
        <w:t xml:space="preserve">considering other factors maintenance and costs having </w:t>
      </w:r>
      <w:r w:rsidR="00772BF2" w:rsidRPr="008C4C38">
        <w:rPr>
          <w:color w:val="auto"/>
        </w:rPr>
        <w:t xml:space="preserve">the sensors dispersed is </w:t>
      </w:r>
      <w:r w:rsidR="003929AB" w:rsidRPr="008C4C38">
        <w:rPr>
          <w:color w:val="auto"/>
        </w:rPr>
        <w:t>considered</w:t>
      </w:r>
      <w:r w:rsidR="00772BF2" w:rsidRPr="008C4C38">
        <w:rPr>
          <w:color w:val="auto"/>
        </w:rPr>
        <w:t xml:space="preserve"> </w:t>
      </w:r>
      <w:r w:rsidR="003929AB" w:rsidRPr="008C4C38">
        <w:rPr>
          <w:color w:val="auto"/>
        </w:rPr>
        <w:t xml:space="preserve">the </w:t>
      </w:r>
      <w:r w:rsidR="00772BF2" w:rsidRPr="008C4C38">
        <w:rPr>
          <w:color w:val="auto"/>
        </w:rPr>
        <w:t xml:space="preserve">better option. </w:t>
      </w:r>
    </w:p>
    <w:p w14:paraId="240AFB5B" w14:textId="26BA52E7" w:rsidR="00E93210" w:rsidRPr="008C4C38" w:rsidRDefault="00C962A4" w:rsidP="002D7D5E">
      <w:pPr>
        <w:pStyle w:val="MDPI31text"/>
        <w:rPr>
          <w:color w:val="auto"/>
        </w:rPr>
      </w:pPr>
      <w:r w:rsidRPr="008C4C38">
        <w:rPr>
          <w:color w:val="auto"/>
        </w:rPr>
        <w:lastRenderedPageBreak/>
        <w:t xml:space="preserve"> </w:t>
      </w:r>
      <w:r w:rsidR="003929AB" w:rsidRPr="008C4C38">
        <w:rPr>
          <w:color w:val="auto"/>
        </w:rPr>
        <w:t xml:space="preserve">In </w:t>
      </w:r>
      <w:r w:rsidR="003454D4" w:rsidRPr="008C4C38">
        <w:rPr>
          <w:color w:val="auto"/>
        </w:rPr>
        <w:t xml:space="preserve">the classification of sitting postures, there are </w:t>
      </w:r>
      <w:r w:rsidR="009C227B" w:rsidRPr="008C4C38">
        <w:rPr>
          <w:color w:val="auto"/>
        </w:rPr>
        <w:t xml:space="preserve">a variety of machine learning models being applied. </w:t>
      </w:r>
      <w:r w:rsidR="001C7C58" w:rsidRPr="008C4C38">
        <w:rPr>
          <w:color w:val="auto"/>
        </w:rPr>
        <w:t>Most of</w:t>
      </w:r>
      <w:r w:rsidR="00A26E0F" w:rsidRPr="008C4C38">
        <w:rPr>
          <w:color w:val="auto"/>
        </w:rPr>
        <w:t xml:space="preserve"> which</w:t>
      </w:r>
      <w:r w:rsidR="001C7C58" w:rsidRPr="008C4C38">
        <w:rPr>
          <w:color w:val="auto"/>
        </w:rPr>
        <w:t xml:space="preserve"> were able to achieve high </w:t>
      </w:r>
      <w:r w:rsidR="00A26E0F" w:rsidRPr="008C4C38">
        <w:rPr>
          <w:color w:val="auto"/>
        </w:rPr>
        <w:t>classification accuracy of 90%</w:t>
      </w:r>
      <w:r w:rsidR="00E310F2" w:rsidRPr="008C4C38">
        <w:rPr>
          <w:color w:val="auto"/>
        </w:rPr>
        <w:t>.</w:t>
      </w:r>
      <w:r w:rsidR="00625C2F" w:rsidRPr="008C4C38">
        <w:rPr>
          <w:color w:val="auto"/>
        </w:rPr>
        <w:t xml:space="preserve"> </w:t>
      </w:r>
      <w:r w:rsidR="00A777B4" w:rsidRPr="008C4C38">
        <w:rPr>
          <w:color w:val="auto"/>
        </w:rPr>
        <w:t>However,</w:t>
      </w:r>
      <w:r w:rsidR="00625C2F" w:rsidRPr="008C4C38">
        <w:rPr>
          <w:color w:val="auto"/>
        </w:rPr>
        <w:t xml:space="preserve"> there were some gaps found in </w:t>
      </w:r>
      <w:r w:rsidR="00A777B4" w:rsidRPr="008C4C38">
        <w:rPr>
          <w:color w:val="auto"/>
        </w:rPr>
        <w:t>this aspect</w:t>
      </w:r>
      <w:r w:rsidR="00625C2F" w:rsidRPr="008C4C38">
        <w:rPr>
          <w:color w:val="auto"/>
        </w:rPr>
        <w:t xml:space="preserve"> regarding the quality of the dataset being used to train the machine learning model</w:t>
      </w:r>
      <w:r w:rsidR="00C56455" w:rsidRPr="008C4C38">
        <w:rPr>
          <w:color w:val="auto"/>
        </w:rPr>
        <w:t>s</w:t>
      </w:r>
      <w:r w:rsidR="00625C2F" w:rsidRPr="008C4C38">
        <w:rPr>
          <w:color w:val="auto"/>
        </w:rPr>
        <w:t xml:space="preserve">. </w:t>
      </w:r>
      <w:r w:rsidR="0043100C" w:rsidRPr="008C4C38">
        <w:rPr>
          <w:color w:val="auto"/>
        </w:rPr>
        <w:t>The t</w:t>
      </w:r>
      <w:r w:rsidR="00A777B4" w:rsidRPr="008C4C38">
        <w:rPr>
          <w:color w:val="auto"/>
        </w:rPr>
        <w:t xml:space="preserve">est subjects are </w:t>
      </w:r>
      <w:r w:rsidR="0043100C" w:rsidRPr="008C4C38">
        <w:rPr>
          <w:color w:val="auto"/>
        </w:rPr>
        <w:t>mostly healthy individuals from a small demographic</w:t>
      </w:r>
      <w:r w:rsidR="00C56455" w:rsidRPr="008C4C38">
        <w:rPr>
          <w:color w:val="auto"/>
        </w:rPr>
        <w:t xml:space="preserve"> population who are mocking improper sitting </w:t>
      </w:r>
      <w:r w:rsidR="00AE055E" w:rsidRPr="008C4C38">
        <w:rPr>
          <w:color w:val="auto"/>
        </w:rPr>
        <w:t xml:space="preserve">positions. This really brings to question </w:t>
      </w:r>
      <w:r w:rsidR="00CF7F8D" w:rsidRPr="008C4C38">
        <w:rPr>
          <w:color w:val="auto"/>
        </w:rPr>
        <w:t xml:space="preserve">the </w:t>
      </w:r>
      <w:r w:rsidR="00542E4B" w:rsidRPr="008C4C38">
        <w:rPr>
          <w:color w:val="auto"/>
        </w:rPr>
        <w:t>effectiveness</w:t>
      </w:r>
      <w:r w:rsidR="00AE055E" w:rsidRPr="008C4C38">
        <w:rPr>
          <w:color w:val="auto"/>
        </w:rPr>
        <w:t xml:space="preserve"> of </w:t>
      </w:r>
      <w:r w:rsidR="00CF7F8D" w:rsidRPr="008C4C38">
        <w:rPr>
          <w:color w:val="auto"/>
        </w:rPr>
        <w:t xml:space="preserve">the model if it were to be used </w:t>
      </w:r>
      <w:r w:rsidR="00940F6E" w:rsidRPr="008C4C38">
        <w:rPr>
          <w:color w:val="auto"/>
        </w:rPr>
        <w:t xml:space="preserve">among a greater population, especially </w:t>
      </w:r>
      <w:r w:rsidR="00542E4B" w:rsidRPr="008C4C38">
        <w:rPr>
          <w:color w:val="auto"/>
        </w:rPr>
        <w:t>those</w:t>
      </w:r>
      <w:r w:rsidR="00940F6E" w:rsidRPr="008C4C38">
        <w:rPr>
          <w:color w:val="auto"/>
        </w:rPr>
        <w:t xml:space="preserve"> suffering from</w:t>
      </w:r>
      <w:r w:rsidR="00542E4B" w:rsidRPr="008C4C38">
        <w:rPr>
          <w:color w:val="auto"/>
        </w:rPr>
        <w:t xml:space="preserve"> musculoskeletal disorders.</w:t>
      </w:r>
    </w:p>
    <w:p w14:paraId="1C73BF22" w14:textId="72D5D746" w:rsidR="00D96B3C" w:rsidRPr="008C4C38" w:rsidRDefault="0095737F" w:rsidP="002D7D5E">
      <w:pPr>
        <w:pStyle w:val="MDPI31text"/>
        <w:rPr>
          <w:color w:val="auto"/>
        </w:rPr>
      </w:pPr>
      <w:r w:rsidRPr="008C4C38">
        <w:rPr>
          <w:color w:val="auto"/>
        </w:rPr>
        <w:t xml:space="preserve">Moving forward, </w:t>
      </w:r>
      <w:r w:rsidR="00B95FC8" w:rsidRPr="008C4C38">
        <w:rPr>
          <w:color w:val="auto"/>
        </w:rPr>
        <w:t xml:space="preserve">future studies should </w:t>
      </w:r>
      <w:r w:rsidR="00DA7C8B" w:rsidRPr="008C4C38">
        <w:rPr>
          <w:color w:val="auto"/>
        </w:rPr>
        <w:t xml:space="preserve">particularly focus on the development and </w:t>
      </w:r>
      <w:r w:rsidR="00B82C6D" w:rsidRPr="008C4C38">
        <w:rPr>
          <w:color w:val="auto"/>
        </w:rPr>
        <w:t xml:space="preserve">the critical </w:t>
      </w:r>
      <w:r w:rsidR="00DA7C8B" w:rsidRPr="008C4C38">
        <w:rPr>
          <w:color w:val="auto"/>
        </w:rPr>
        <w:t xml:space="preserve">evaluation </w:t>
      </w:r>
      <w:r w:rsidR="005C0DB4" w:rsidRPr="008C4C38">
        <w:rPr>
          <w:color w:val="auto"/>
        </w:rPr>
        <w:t xml:space="preserve">of user feedback systems for posture correction. </w:t>
      </w:r>
      <w:r w:rsidR="00027714" w:rsidRPr="008C4C38">
        <w:rPr>
          <w:color w:val="auto"/>
        </w:rPr>
        <w:t xml:space="preserve">This would be very beneficial to </w:t>
      </w:r>
      <w:r w:rsidR="0037368A" w:rsidRPr="008C4C38">
        <w:rPr>
          <w:color w:val="auto"/>
        </w:rPr>
        <w:t xml:space="preserve">determine the effectiveness of </w:t>
      </w:r>
      <w:r w:rsidR="00687E5D" w:rsidRPr="008C4C38">
        <w:rPr>
          <w:color w:val="auto"/>
        </w:rPr>
        <w:t>this</w:t>
      </w:r>
      <w:r w:rsidR="0037368A" w:rsidRPr="008C4C38">
        <w:rPr>
          <w:color w:val="auto"/>
        </w:rPr>
        <w:t xml:space="preserve"> system</w:t>
      </w:r>
      <w:r w:rsidR="001B2882" w:rsidRPr="008C4C38">
        <w:rPr>
          <w:color w:val="auto"/>
        </w:rPr>
        <w:t xml:space="preserve"> </w:t>
      </w:r>
      <w:r w:rsidR="006375EA" w:rsidRPr="008C4C38">
        <w:rPr>
          <w:color w:val="auto"/>
        </w:rPr>
        <w:t>among users</w:t>
      </w:r>
      <w:r w:rsidR="001B2882" w:rsidRPr="008C4C38">
        <w:rPr>
          <w:color w:val="auto"/>
        </w:rPr>
        <w:t xml:space="preserve">. </w:t>
      </w:r>
    </w:p>
    <w:p w14:paraId="2EDB34F7" w14:textId="67311C98" w:rsidR="00FA1E29" w:rsidRPr="008C4C38" w:rsidRDefault="002D2DE0" w:rsidP="004B65B7">
      <w:pPr>
        <w:pStyle w:val="MDPI31text"/>
        <w:rPr>
          <w:color w:val="auto"/>
        </w:rPr>
      </w:pPr>
      <w:r w:rsidRPr="008C4C38">
        <w:rPr>
          <w:color w:val="auto"/>
        </w:rPr>
        <w:t xml:space="preserve">Additionally, exploring </w:t>
      </w:r>
      <w:r w:rsidR="00CD1929" w:rsidRPr="008C4C38">
        <w:rPr>
          <w:color w:val="auto"/>
        </w:rPr>
        <w:t xml:space="preserve">the combinations of different sensor types </w:t>
      </w:r>
      <w:r w:rsidR="004626A4" w:rsidRPr="008C4C38">
        <w:rPr>
          <w:color w:val="auto"/>
        </w:rPr>
        <w:t xml:space="preserve">could further enhance the capabilities of smart sensing chair systems. </w:t>
      </w:r>
      <w:r w:rsidR="001049E8" w:rsidRPr="008C4C38">
        <w:rPr>
          <w:color w:val="auto"/>
        </w:rPr>
        <w:t>While most studies</w:t>
      </w:r>
      <w:r w:rsidR="004B65B7" w:rsidRPr="008C4C38">
        <w:rPr>
          <w:color w:val="auto"/>
        </w:rPr>
        <w:t xml:space="preserve"> revolve around using a </w:t>
      </w:r>
      <w:r w:rsidR="001049E8" w:rsidRPr="008C4C38">
        <w:rPr>
          <w:color w:val="auto"/>
        </w:rPr>
        <w:t>singular type of sensor for posture detection,</w:t>
      </w:r>
      <w:r w:rsidR="004B65B7" w:rsidRPr="008C4C38">
        <w:rPr>
          <w:color w:val="auto"/>
        </w:rPr>
        <w:t xml:space="preserve"> such as </w:t>
      </w:r>
      <w:r w:rsidR="00D86365" w:rsidRPr="008C4C38">
        <w:rPr>
          <w:color w:val="auto"/>
        </w:rPr>
        <w:t>a pressure sensor, flex sensor or load cells</w:t>
      </w:r>
      <w:r w:rsidR="001049E8" w:rsidRPr="008C4C38">
        <w:rPr>
          <w:color w:val="auto"/>
        </w:rPr>
        <w:t xml:space="preserve">. </w:t>
      </w:r>
      <w:r w:rsidR="004B0A6B" w:rsidRPr="008C4C38">
        <w:rPr>
          <w:color w:val="auto"/>
        </w:rPr>
        <w:t xml:space="preserve">Jeong and Park </w:t>
      </w:r>
      <w:r w:rsidR="00FA1E29" w:rsidRPr="008C4C38">
        <w:rPr>
          <w:color w:val="auto"/>
        </w:rPr>
        <w:fldChar w:fldCharType="begin"/>
      </w:r>
      <w:r w:rsidR="007B5711">
        <w:rPr>
          <w:color w:val="auto"/>
        </w:rPr>
        <w:instrText xml:space="preserve"> ADDIN ZOTERO_ITEM CSL_CITATION {"citationID":"GCf6m1xS","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FA1E29" w:rsidRPr="008C4C38">
        <w:rPr>
          <w:color w:val="auto"/>
        </w:rPr>
        <w:fldChar w:fldCharType="separate"/>
      </w:r>
      <w:r w:rsidR="007B5711" w:rsidRPr="007B5711">
        <w:t>[45]</w:t>
      </w:r>
      <w:r w:rsidR="00FA1E29" w:rsidRPr="008C4C38">
        <w:rPr>
          <w:color w:val="auto"/>
        </w:rPr>
        <w:fldChar w:fldCharType="end"/>
      </w:r>
      <w:r w:rsidR="004B0A6B" w:rsidRPr="008C4C38">
        <w:rPr>
          <w:color w:val="auto"/>
        </w:rPr>
        <w:t xml:space="preserve"> highlighted </w:t>
      </w:r>
      <w:r w:rsidR="00801860" w:rsidRPr="008C4C38">
        <w:rPr>
          <w:color w:val="auto"/>
        </w:rPr>
        <w:t xml:space="preserve">that </w:t>
      </w:r>
      <w:r w:rsidR="00B77055" w:rsidRPr="008C4C38">
        <w:rPr>
          <w:color w:val="auto"/>
        </w:rPr>
        <w:t xml:space="preserve">one of </w:t>
      </w:r>
      <w:r w:rsidR="004B0A6B" w:rsidRPr="008C4C38">
        <w:rPr>
          <w:color w:val="auto"/>
        </w:rPr>
        <w:t xml:space="preserve">the main limitations with solely relying on </w:t>
      </w:r>
      <w:r w:rsidR="00B77055" w:rsidRPr="008C4C38">
        <w:rPr>
          <w:color w:val="auto"/>
        </w:rPr>
        <w:t xml:space="preserve">pressure sensors is that the angle of </w:t>
      </w:r>
      <w:r w:rsidR="002122F2" w:rsidRPr="008C4C38">
        <w:rPr>
          <w:color w:val="auto"/>
        </w:rPr>
        <w:t xml:space="preserve">the </w:t>
      </w:r>
      <w:r w:rsidR="00B77055" w:rsidRPr="008C4C38">
        <w:rPr>
          <w:color w:val="auto"/>
        </w:rPr>
        <w:t xml:space="preserve">spinal trunk rotation cannot be </w:t>
      </w:r>
      <w:r w:rsidR="002122F2" w:rsidRPr="008C4C38">
        <w:rPr>
          <w:color w:val="auto"/>
        </w:rPr>
        <w:t>measured</w:t>
      </w:r>
      <w:r w:rsidR="00B77055" w:rsidRPr="008C4C38">
        <w:rPr>
          <w:color w:val="auto"/>
        </w:rPr>
        <w:t xml:space="preserve">, which is an </w:t>
      </w:r>
      <w:r w:rsidR="00F810D9" w:rsidRPr="008C4C38">
        <w:rPr>
          <w:color w:val="auto"/>
        </w:rPr>
        <w:t xml:space="preserve">another </w:t>
      </w:r>
      <w:r w:rsidR="00B77055" w:rsidRPr="008C4C38">
        <w:rPr>
          <w:color w:val="auto"/>
        </w:rPr>
        <w:t>important aspect o</w:t>
      </w:r>
      <w:r w:rsidR="00F810D9" w:rsidRPr="008C4C38">
        <w:rPr>
          <w:color w:val="auto"/>
        </w:rPr>
        <w:t>f maintaining a good</w:t>
      </w:r>
      <w:r w:rsidR="00B77055" w:rsidRPr="008C4C38">
        <w:rPr>
          <w:color w:val="auto"/>
        </w:rPr>
        <w:t xml:space="preserve"> sitting posture</w:t>
      </w:r>
      <w:r w:rsidR="00F810D9" w:rsidRPr="008C4C38">
        <w:rPr>
          <w:color w:val="auto"/>
        </w:rPr>
        <w:t>.</w:t>
      </w:r>
      <w:r w:rsidR="002122F2" w:rsidRPr="008C4C38">
        <w:rPr>
          <w:color w:val="auto"/>
        </w:rPr>
        <w:t xml:space="preserve"> Hence, </w:t>
      </w:r>
      <w:r w:rsidR="00801860" w:rsidRPr="008C4C38">
        <w:rPr>
          <w:color w:val="auto"/>
        </w:rPr>
        <w:t>various</w:t>
      </w:r>
      <w:r w:rsidR="007A2899" w:rsidRPr="008C4C38">
        <w:rPr>
          <w:color w:val="auto"/>
        </w:rPr>
        <w:t xml:space="preserve"> infrared reflective distance</w:t>
      </w:r>
      <w:r w:rsidR="006F7CB9" w:rsidRPr="008C4C38">
        <w:rPr>
          <w:color w:val="auto"/>
        </w:rPr>
        <w:t xml:space="preserve"> </w:t>
      </w:r>
      <w:r w:rsidR="005979D6" w:rsidRPr="008C4C38">
        <w:rPr>
          <w:color w:val="auto"/>
        </w:rPr>
        <w:t xml:space="preserve">sensors (placed on the back rest) along with pressure </w:t>
      </w:r>
      <w:r w:rsidR="00720F6C" w:rsidRPr="008C4C38">
        <w:rPr>
          <w:color w:val="auto"/>
        </w:rPr>
        <w:t xml:space="preserve">sensors were used in the classification of sitting postures. </w:t>
      </w:r>
      <w:r w:rsidR="00FD228B" w:rsidRPr="008C4C38">
        <w:rPr>
          <w:color w:val="auto"/>
        </w:rPr>
        <w:t xml:space="preserve">The </w:t>
      </w:r>
      <w:r w:rsidR="004E3CF5" w:rsidRPr="008C4C38">
        <w:rPr>
          <w:color w:val="auto"/>
        </w:rPr>
        <w:t>integration of</w:t>
      </w:r>
      <w:r w:rsidR="00FD228B" w:rsidRPr="008C4C38">
        <w:rPr>
          <w:color w:val="auto"/>
        </w:rPr>
        <w:t xml:space="preserve"> IMUs (Inertial Measuring Unit) sensors would </w:t>
      </w:r>
      <w:r w:rsidR="00F617B5" w:rsidRPr="008C4C38">
        <w:rPr>
          <w:color w:val="auto"/>
        </w:rPr>
        <w:t xml:space="preserve">make it possible to </w:t>
      </w:r>
      <w:r w:rsidR="00B14076" w:rsidRPr="008C4C38">
        <w:rPr>
          <w:color w:val="auto"/>
        </w:rPr>
        <w:t>monitor user activity</w:t>
      </w:r>
      <w:r w:rsidR="00060E85" w:rsidRPr="008C4C38">
        <w:rPr>
          <w:color w:val="auto"/>
        </w:rPr>
        <w:t xml:space="preserve"> </w:t>
      </w:r>
      <w:r w:rsidR="00060E85" w:rsidRPr="008C4C38">
        <w:rPr>
          <w:color w:val="auto"/>
        </w:rPr>
        <w:fldChar w:fldCharType="begin"/>
      </w:r>
      <w:r w:rsidR="007B5711">
        <w:rPr>
          <w:color w:val="auto"/>
        </w:rPr>
        <w:instrText xml:space="preserve"> ADDIN ZOTERO_ITEM CSL_CITATION {"citationID":"oy4EwTte","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locator":"202"}],"schema":"https://github.com/citation-style-language/schema/raw/master/csl-citation.json"} </w:instrText>
      </w:r>
      <w:r w:rsidR="00060E85" w:rsidRPr="008C4C38">
        <w:rPr>
          <w:color w:val="auto"/>
        </w:rPr>
        <w:fldChar w:fldCharType="separate"/>
      </w:r>
      <w:r w:rsidR="007B5711" w:rsidRPr="007B5711">
        <w:t>[33]</w:t>
      </w:r>
      <w:r w:rsidR="00060E85" w:rsidRPr="008C4C38">
        <w:rPr>
          <w:color w:val="auto"/>
        </w:rPr>
        <w:fldChar w:fldCharType="end"/>
      </w:r>
      <w:r w:rsidR="00B14076" w:rsidRPr="008C4C38">
        <w:rPr>
          <w:color w:val="auto"/>
        </w:rPr>
        <w:t>.</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54" w:name="_Hlk89945590"/>
      <w:bookmarkStart w:id="55" w:name="_Hlk60054323"/>
      <w:r w:rsidRPr="00B27433">
        <w:rPr>
          <w:b/>
        </w:rPr>
        <w:t xml:space="preserve">Institutional Review Board Statement: </w:t>
      </w:r>
      <w:r w:rsidR="001718DC" w:rsidRPr="001718DC">
        <w:t>Not applicable</w:t>
      </w:r>
    </w:p>
    <w:bookmarkEnd w:id="54"/>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55"/>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4D96F7B7" w14:textId="3ADA6200" w:rsidR="00E93210" w:rsidRDefault="00E93210" w:rsidP="00070792">
      <w:pPr>
        <w:pStyle w:val="MDPI21heading1"/>
        <w:ind w:left="0"/>
      </w:pPr>
      <w:r w:rsidRPr="00FA04F1">
        <w:t>References</w:t>
      </w:r>
    </w:p>
    <w:p w14:paraId="29338879" w14:textId="77777777" w:rsidR="007B5711" w:rsidRDefault="007A08BB" w:rsidP="007B5711">
      <w:pPr>
        <w:pStyle w:val="Bibliography"/>
      </w:pPr>
      <w:r>
        <w:fldChar w:fldCharType="begin"/>
      </w:r>
      <w:r w:rsidR="00634D4A">
        <w:instrText xml:space="preserve"> ADDIN ZOTERO_BIBL {"uncited":[],"omitted":[],"custom":[]} CSL_BIBLIOGRAPHY </w:instrText>
      </w:r>
      <w:r>
        <w:fldChar w:fldCharType="separate"/>
      </w:r>
      <w:r w:rsidR="007B5711">
        <w:t xml:space="preserve">1. </w:t>
      </w:r>
      <w:r w:rsidR="007B5711">
        <w:tab/>
        <w:t xml:space="preserve">Gill, T.K.; Mittinty, M.M.; March, L.M.; Steinmetz, J.D.; Culbreth, G.T.; Cross, M.; Kopec, J.A.; Woolf, A.D.; Haile, L.M.; Hagins, H.; et al. Global, Regional, and National Burden of Other Musculoskeletal Disorders, 1990–2020, </w:t>
      </w:r>
      <w:r w:rsidR="007B5711">
        <w:lastRenderedPageBreak/>
        <w:t xml:space="preserve">and Projections to 2050: A Systematic Analysis of the Global Burden of Disease Study 2021. </w:t>
      </w:r>
      <w:r w:rsidR="007B5711">
        <w:rPr>
          <w:i/>
          <w:iCs/>
        </w:rPr>
        <w:t>The Lancet Rheumatology</w:t>
      </w:r>
      <w:r w:rsidR="007B5711">
        <w:t xml:space="preserve"> </w:t>
      </w:r>
      <w:r w:rsidR="007B5711">
        <w:rPr>
          <w:b/>
          <w:bCs/>
        </w:rPr>
        <w:t>2023</w:t>
      </w:r>
      <w:r w:rsidR="007B5711">
        <w:t xml:space="preserve">, </w:t>
      </w:r>
      <w:r w:rsidR="007B5711">
        <w:rPr>
          <w:i/>
          <w:iCs/>
        </w:rPr>
        <w:t>5</w:t>
      </w:r>
      <w:r w:rsidR="007B5711">
        <w:t>, e670–e682, doi:10.1016/S2665-9913(23)00232-1.</w:t>
      </w:r>
    </w:p>
    <w:p w14:paraId="390748E6" w14:textId="77777777" w:rsidR="007B5711" w:rsidRDefault="007B5711" w:rsidP="007B5711">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67846935" w14:textId="77777777" w:rsidR="007B5711" w:rsidRDefault="007B5711" w:rsidP="007B5711">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5DC5054C" w14:textId="77777777" w:rsidR="007B5711" w:rsidRDefault="007B5711" w:rsidP="007B5711">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6A6915CA" w14:textId="77777777" w:rsidR="007B5711" w:rsidRDefault="007B5711" w:rsidP="007B5711">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5C75D6C6" w14:textId="77777777" w:rsidR="007B5711" w:rsidRDefault="007B5711" w:rsidP="007B5711">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2FBD5574" w14:textId="77777777" w:rsidR="007B5711" w:rsidRDefault="007B5711" w:rsidP="007B5711">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0D840FB9" w14:textId="77777777" w:rsidR="007B5711" w:rsidRDefault="007B5711" w:rsidP="007B5711">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1E5BD1C0" w14:textId="77777777" w:rsidR="007B5711" w:rsidRDefault="007B5711" w:rsidP="007B5711">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438A664D" w14:textId="77777777" w:rsidR="007B5711" w:rsidRDefault="007B5711" w:rsidP="007B5711">
      <w:pPr>
        <w:pStyle w:val="Bibliography"/>
      </w:pPr>
      <w:r>
        <w:t xml:space="preserve">10.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2F83709D" w14:textId="77777777" w:rsidR="007B5711" w:rsidRDefault="007B5711" w:rsidP="007B5711">
      <w:pPr>
        <w:pStyle w:val="Bibliography"/>
      </w:pPr>
      <w:r>
        <w:t xml:space="preserve">11.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60840C4D" w14:textId="77777777" w:rsidR="007B5711" w:rsidRDefault="007B5711" w:rsidP="007B5711">
      <w:pPr>
        <w:pStyle w:val="Bibliography"/>
      </w:pPr>
      <w:r>
        <w:t xml:space="preserve">12.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44D8DAF0" w14:textId="77777777" w:rsidR="007B5711" w:rsidRDefault="007B5711" w:rsidP="007B5711">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4E53F16B" w14:textId="77777777" w:rsidR="007B5711" w:rsidRDefault="007B5711" w:rsidP="007B5711">
      <w:pPr>
        <w:pStyle w:val="Bibliography"/>
      </w:pPr>
      <w:r>
        <w:t xml:space="preserve">14.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0561739C" w14:textId="77777777" w:rsidR="007B5711" w:rsidRDefault="007B5711" w:rsidP="007B5711">
      <w:pPr>
        <w:pStyle w:val="Bibliography"/>
      </w:pPr>
      <w:r>
        <w:t xml:space="preserve">15.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069CE411" w14:textId="77777777" w:rsidR="007B5711" w:rsidRDefault="007B5711" w:rsidP="007B5711">
      <w:pPr>
        <w:pStyle w:val="Bibliography"/>
      </w:pPr>
      <w:r>
        <w:t xml:space="preserve">16.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4BE62316" w14:textId="77777777" w:rsidR="007B5711" w:rsidRDefault="007B5711" w:rsidP="007B5711">
      <w:pPr>
        <w:pStyle w:val="Bibliography"/>
      </w:pPr>
      <w:r>
        <w:t xml:space="preserve">17.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56DCE4B3" w14:textId="77777777" w:rsidR="007B5711" w:rsidRDefault="007B5711" w:rsidP="007B5711">
      <w:pPr>
        <w:pStyle w:val="Bibliography"/>
      </w:pPr>
      <w:r>
        <w:t xml:space="preserve">18. </w:t>
      </w:r>
      <w:r>
        <w:tab/>
        <w:t>Sadun, A.S.; Jalani, J.; Sukor, J.A. Force Sensing Resistor (FSR): A Brief Overview and the Low-Cost Sensor for Active Compliance Control.; Jiang, X., Chen, G., Capi, G., Ishll, C., Eds.; Tokyo, Japan, July 11 2016; p. 1001112.</w:t>
      </w:r>
    </w:p>
    <w:p w14:paraId="733E7B78" w14:textId="77777777" w:rsidR="007B5711" w:rsidRDefault="007B5711" w:rsidP="007B5711">
      <w:pPr>
        <w:pStyle w:val="Bibliography"/>
      </w:pPr>
      <w:r>
        <w:lastRenderedPageBreak/>
        <w:t xml:space="preserve">19.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3F139FA2" w14:textId="77777777" w:rsidR="007B5711" w:rsidRDefault="007B5711" w:rsidP="007B5711">
      <w:pPr>
        <w:pStyle w:val="Bibliography"/>
      </w:pPr>
      <w:r>
        <w:t xml:space="preserve">20. </w:t>
      </w:r>
      <w:r>
        <w:tab/>
        <w:t>Ohmite Ohmite FSR Series Integration Guide: Force Sensing Resistor 2018.</w:t>
      </w:r>
    </w:p>
    <w:p w14:paraId="6EDFD933" w14:textId="77777777" w:rsidR="007B5711" w:rsidRDefault="007B5711" w:rsidP="007B5711">
      <w:pPr>
        <w:pStyle w:val="Bibliography"/>
      </w:pPr>
      <w:r>
        <w:t xml:space="preserve">21. </w:t>
      </w:r>
      <w:r>
        <w:tab/>
        <w:t>Interlink Electronics FSR 402 Data Sheet.</w:t>
      </w:r>
    </w:p>
    <w:p w14:paraId="1C9C6115" w14:textId="77777777" w:rsidR="007B5711" w:rsidRDefault="007B5711" w:rsidP="007B5711">
      <w:pPr>
        <w:pStyle w:val="Bibliography"/>
      </w:pPr>
      <w:r>
        <w:t xml:space="preserve">22. </w:t>
      </w:r>
      <w:r>
        <w:tab/>
        <w:t>Interlink Electronics FSR 406 Data Sheet.</w:t>
      </w:r>
    </w:p>
    <w:p w14:paraId="3645174E" w14:textId="77777777" w:rsidR="007B5711" w:rsidRDefault="007B5711" w:rsidP="007B5711">
      <w:pPr>
        <w:pStyle w:val="Bibliography"/>
      </w:pPr>
      <w:r>
        <w:t xml:space="preserve">23.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139BD96A" w14:textId="77777777" w:rsidR="007B5711" w:rsidRDefault="007B5711" w:rsidP="007B5711">
      <w:pPr>
        <w:pStyle w:val="Bibliography"/>
      </w:pPr>
      <w:r>
        <w:t xml:space="preserve">24.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CF07552" w14:textId="77777777" w:rsidR="007B5711" w:rsidRDefault="007B5711" w:rsidP="007B5711">
      <w:pPr>
        <w:pStyle w:val="Bibliography"/>
      </w:pPr>
      <w:r>
        <w:t xml:space="preserve">25.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0FD1C560" w14:textId="77777777" w:rsidR="007B5711" w:rsidRDefault="007B5711" w:rsidP="007B5711">
      <w:pPr>
        <w:pStyle w:val="Bibliography"/>
      </w:pPr>
      <w:r>
        <w:t xml:space="preserve">26.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7D8DADA4" w14:textId="77777777" w:rsidR="007B5711" w:rsidRDefault="007B5711" w:rsidP="007B5711">
      <w:pPr>
        <w:pStyle w:val="Bibliography"/>
      </w:pPr>
      <w:r>
        <w:t xml:space="preserve">27. </w:t>
      </w:r>
      <w:r>
        <w:tab/>
        <w:t xml:space="preserve">Kamble, V.; shinde, V.D.; Kittur, J.K. Overview of Load Cells. </w:t>
      </w:r>
      <w:r>
        <w:rPr>
          <w:i/>
          <w:iCs/>
        </w:rPr>
        <w:t>Journal of Mechanical and Mechanics Engineering 6.3</w:t>
      </w:r>
      <w:r>
        <w:t xml:space="preserve"> </w:t>
      </w:r>
      <w:r>
        <w:rPr>
          <w:b/>
          <w:bCs/>
        </w:rPr>
        <w:t>2020</w:t>
      </w:r>
      <w:r>
        <w:t>, 22–29.</w:t>
      </w:r>
    </w:p>
    <w:p w14:paraId="3F4B6E81" w14:textId="77777777" w:rsidR="007B5711" w:rsidRDefault="007B5711" w:rsidP="007B5711">
      <w:pPr>
        <w:pStyle w:val="Bibliography"/>
      </w:pPr>
      <w:r>
        <w:t xml:space="preserve">28.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4BDB2381" w14:textId="77777777" w:rsidR="007B5711" w:rsidRDefault="007B5711" w:rsidP="007B5711">
      <w:pPr>
        <w:pStyle w:val="Bibliography"/>
      </w:pPr>
      <w:r>
        <w:t xml:space="preserve">29.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30EDE122" w14:textId="77777777" w:rsidR="007B5711" w:rsidRDefault="007B5711" w:rsidP="007B5711">
      <w:pPr>
        <w:pStyle w:val="Bibliography"/>
      </w:pPr>
      <w:r>
        <w:t xml:space="preserve">30.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0E2A3F4" w14:textId="77777777" w:rsidR="007B5711" w:rsidRDefault="007B5711" w:rsidP="007B5711">
      <w:pPr>
        <w:pStyle w:val="Bibliography"/>
      </w:pPr>
      <w:r>
        <w:t xml:space="preserve">3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01B88FE0" w14:textId="77777777" w:rsidR="007B5711" w:rsidRDefault="007B5711" w:rsidP="007B5711">
      <w:pPr>
        <w:pStyle w:val="Bibliography"/>
      </w:pPr>
      <w:r>
        <w:t xml:space="preserve">32. </w:t>
      </w:r>
      <w:r>
        <w:tab/>
        <w:t>AbuTerkia, I.; Hannoun, M.; Suwal, B.; Ahmed, M.S.; Sundaravdivel, P. FPGA-Based Smart Chair Recognition System Using Flex Sensors. In Proceedings of the 2022 IEEE 15th Dallas Circuit And System Conference (DCAS); IEEE: Dallas, TX, USA, June 17 2022; pp. 1–2.</w:t>
      </w:r>
    </w:p>
    <w:p w14:paraId="20743BC0" w14:textId="77777777" w:rsidR="007B5711" w:rsidRDefault="007B5711" w:rsidP="007B5711">
      <w:pPr>
        <w:pStyle w:val="Bibliography"/>
      </w:pPr>
      <w:r>
        <w:t xml:space="preserve">33.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2624F125" w14:textId="77777777" w:rsidR="007B5711" w:rsidRDefault="007B5711" w:rsidP="007B5711">
      <w:pPr>
        <w:pStyle w:val="Bibliography"/>
      </w:pPr>
      <w:r>
        <w:t xml:space="preserve">34.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7243F25A" w14:textId="77777777" w:rsidR="007B5711" w:rsidRDefault="007B5711" w:rsidP="007B5711">
      <w:pPr>
        <w:pStyle w:val="Bibliography"/>
      </w:pPr>
      <w:r>
        <w:t xml:space="preserve">35.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33B565B3" w14:textId="77777777" w:rsidR="007B5711" w:rsidRDefault="007B5711" w:rsidP="007B5711">
      <w:pPr>
        <w:pStyle w:val="Bibliography"/>
      </w:pPr>
      <w:r>
        <w:t xml:space="preserve">36.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510B595F" w14:textId="77777777" w:rsidR="007B5711" w:rsidRDefault="007B5711" w:rsidP="007B5711">
      <w:pPr>
        <w:pStyle w:val="Bibliography"/>
      </w:pPr>
      <w:r>
        <w:t xml:space="preserve">3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3B706715" w14:textId="77777777" w:rsidR="007B5711" w:rsidRDefault="007B5711" w:rsidP="007B5711">
      <w:pPr>
        <w:pStyle w:val="Bibliography"/>
      </w:pPr>
      <w:r>
        <w:t xml:space="preserve">38.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22F54BD" w14:textId="77777777" w:rsidR="007B5711" w:rsidRDefault="007B5711" w:rsidP="007B5711">
      <w:pPr>
        <w:pStyle w:val="Bibliography"/>
      </w:pPr>
      <w:r>
        <w:lastRenderedPageBreak/>
        <w:t xml:space="preserve">39.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4CD2B4C5" w14:textId="77777777" w:rsidR="007B5711" w:rsidRDefault="007B5711" w:rsidP="007B5711">
      <w:pPr>
        <w:pStyle w:val="Bibliography"/>
      </w:pPr>
      <w:r>
        <w:t xml:space="preserve">40.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4A6DC8CD" w14:textId="77777777" w:rsidR="007B5711" w:rsidRDefault="007B5711" w:rsidP="007B5711">
      <w:pPr>
        <w:pStyle w:val="Bibliography"/>
      </w:pPr>
      <w:r>
        <w:t xml:space="preserve">41.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70BD3524" w14:textId="77777777" w:rsidR="007B5711" w:rsidRDefault="007B5711" w:rsidP="007B5711">
      <w:pPr>
        <w:pStyle w:val="Bibliography"/>
      </w:pPr>
      <w:r>
        <w:t xml:space="preserve">42.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25AC89A9" w14:textId="77777777" w:rsidR="007B5711" w:rsidRDefault="007B5711" w:rsidP="007B5711">
      <w:pPr>
        <w:pStyle w:val="Bibliography"/>
      </w:pPr>
      <w:r>
        <w:t xml:space="preserve">43.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6729DB4E" w14:textId="77777777" w:rsidR="007B5711" w:rsidRDefault="007B5711" w:rsidP="007B5711">
      <w:pPr>
        <w:pStyle w:val="Bibliography"/>
      </w:pPr>
      <w:r>
        <w:t xml:space="preserve">44.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BCF210B" w14:textId="77777777" w:rsidR="007B5711" w:rsidRDefault="007B5711" w:rsidP="007B5711">
      <w:pPr>
        <w:pStyle w:val="Bibliography"/>
      </w:pPr>
      <w:r>
        <w:t xml:space="preserve">45.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64337770" w14:textId="77777777" w:rsidR="007B5711" w:rsidRDefault="007B5711" w:rsidP="007B5711">
      <w:pPr>
        <w:pStyle w:val="Bibliography"/>
      </w:pPr>
      <w:r>
        <w:t xml:space="preserve">46.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2579F8BA" w14:textId="77777777" w:rsidR="007B5711" w:rsidRDefault="007B5711" w:rsidP="007B5711">
      <w:pPr>
        <w:pStyle w:val="Bibliography"/>
      </w:pPr>
      <w:r>
        <w:t xml:space="preserve">47.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5347C6C5" w14:textId="77777777" w:rsidR="007B5711" w:rsidRDefault="007B5711" w:rsidP="007B5711">
      <w:pPr>
        <w:pStyle w:val="Bibliography"/>
      </w:pPr>
      <w:r>
        <w:t xml:space="preserve">48.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03A14D2F" w14:textId="77777777" w:rsidR="007B5711" w:rsidRDefault="007B5711" w:rsidP="007B5711">
      <w:pPr>
        <w:pStyle w:val="Bibliography"/>
      </w:pPr>
      <w:r>
        <w:t xml:space="preserve">49.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5E1AC0D7" w14:textId="77777777" w:rsidR="007B5711" w:rsidRDefault="007B5711" w:rsidP="007B5711">
      <w:pPr>
        <w:pStyle w:val="Bibliography"/>
      </w:pPr>
      <w:r>
        <w:t xml:space="preserve">50.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4364DDDC" w14:textId="77777777" w:rsidR="007B5711" w:rsidRDefault="007B5711" w:rsidP="007B5711">
      <w:pPr>
        <w:pStyle w:val="Bibliography"/>
      </w:pPr>
      <w:r>
        <w:t xml:space="preserve">51. </w:t>
      </w:r>
      <w:r>
        <w:tab/>
        <w:t>Fu, T.; Macleod, A. IntelliChair: An Approach for Activity Detection and Prediction via Posture Analysis. In Proceedings of the 2014 International Conference on Intelligent Environments; IEEE: China, June 2014; pp. 211–213.</w:t>
      </w:r>
    </w:p>
    <w:p w14:paraId="0FA00E07" w14:textId="77777777" w:rsidR="007B5711" w:rsidRDefault="007B5711" w:rsidP="007B5711">
      <w:pPr>
        <w:pStyle w:val="Bibliography"/>
      </w:pPr>
      <w:r>
        <w:t xml:space="preserve">52.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0A46D280" w14:textId="77777777" w:rsidR="007B5711" w:rsidRDefault="007B5711" w:rsidP="007B5711">
      <w:pPr>
        <w:pStyle w:val="Bibliography"/>
      </w:pPr>
      <w:r>
        <w:t xml:space="preserve">53.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A063591" w14:textId="77777777" w:rsidR="007B5711" w:rsidRDefault="007B5711" w:rsidP="007B5711">
      <w:pPr>
        <w:pStyle w:val="Bibliography"/>
      </w:pPr>
      <w:r>
        <w:lastRenderedPageBreak/>
        <w:t xml:space="preserve">54.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3B41D6F0" w14:textId="77777777" w:rsidR="007B5711" w:rsidRDefault="007B5711" w:rsidP="007B5711">
      <w:pPr>
        <w:pStyle w:val="Bibliography"/>
      </w:pPr>
      <w:r>
        <w:t xml:space="preserve">55.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67DF982A" w14:textId="77777777" w:rsidR="007B5711" w:rsidRDefault="007B5711" w:rsidP="007B5711">
      <w:pPr>
        <w:pStyle w:val="Bibliography"/>
      </w:pPr>
      <w:r>
        <w:t xml:space="preserve">56.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07DD8171" w14:textId="77777777" w:rsidR="007B5711" w:rsidRDefault="007B5711" w:rsidP="007B5711">
      <w:pPr>
        <w:pStyle w:val="Bibliography"/>
      </w:pPr>
      <w:r>
        <w:t xml:space="preserve">57. </w:t>
      </w:r>
      <w:r>
        <w:tab/>
        <w:t>Feng, L.; Li, Z.; Liu, C. Are You Sitting Right?-Sitting Posture Recognition Using RF Signals. In Proceedings of the 2019 IEEE Pacific Rim Conference on Communications, Computers and Signal Processing (PACRIM); IEEE: Victoria, BC, Canada, August 2019; pp. 1–6.</w:t>
      </w:r>
    </w:p>
    <w:p w14:paraId="57BB7B08" w14:textId="77777777" w:rsidR="007B5711" w:rsidRDefault="007B5711" w:rsidP="007B5711">
      <w:pPr>
        <w:pStyle w:val="Bibliography"/>
      </w:pPr>
      <w:r>
        <w:t xml:space="preserve">58. </w:t>
      </w:r>
      <w:r>
        <w:tab/>
        <w:t xml:space="preserve">Kundaliya, B.; Patel, S.; Patel, J.; Barot, P.; Hadia, S.K. </w:t>
      </w:r>
      <w:r>
        <w:rPr>
          <w:i/>
          <w:iCs/>
        </w:rPr>
        <w:t>An IoT and Cloud Enabled Smart Chair for Detection and Notification of Wrong Seating Posture</w:t>
      </w:r>
      <w:r>
        <w:t>; In Review, 2022;</w:t>
      </w:r>
    </w:p>
    <w:p w14:paraId="4E6BB779" w14:textId="77777777" w:rsidR="007B5711" w:rsidRDefault="007B5711" w:rsidP="007B5711">
      <w:pPr>
        <w:pStyle w:val="Bibliography"/>
      </w:pPr>
      <w:r>
        <w:t xml:space="preserve">59.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156A876F" w14:textId="77777777" w:rsidR="007B5711" w:rsidRDefault="007B5711" w:rsidP="007B5711">
      <w:pPr>
        <w:pStyle w:val="Bibliography"/>
      </w:pPr>
      <w:r>
        <w:t xml:space="preserve">60.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32DA6512" w14:textId="77777777" w:rsidR="007B5711" w:rsidRDefault="007B5711" w:rsidP="007B5711">
      <w:pPr>
        <w:pStyle w:val="Bibliography"/>
      </w:pPr>
      <w:r>
        <w:t xml:space="preserve">61.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11062351"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F21B71">
      <w:headerReference w:type="even" r:id="rId21"/>
      <w:headerReference w:type="default" r:id="rId22"/>
      <w:footerReference w:type="default" r:id="rId23"/>
      <w:headerReference w:type="first" r:id="rId24"/>
      <w:footerReference w:type="first" r:id="rId25"/>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7A66D154" w14:textId="77777777" w:rsidR="003E31C8" w:rsidRDefault="003E31C8" w:rsidP="003E31C8">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7A66D154" w15:done="0"/>
  <w15:commentEx w15:paraId="02CFEA66" w15:done="0"/>
  <w15:commentEx w15:paraId="2E2E0289" w15:done="0"/>
  <w15:commentEx w15:paraId="3FD1AD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294DD924" w16cex:dateUtc="2024-01-18T0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7A66D154" w16cid:durableId="21193D22"/>
  <w16cid:commentId w16cid:paraId="02CFEA66" w16cid:durableId="74B04593"/>
  <w16cid:commentId w16cid:paraId="2E2E0289" w16cid:durableId="7212E04C"/>
  <w16cid:commentId w16cid:paraId="3FD1ADC7" w16cid:durableId="294DD9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3F95D8" w14:textId="77777777" w:rsidR="00F21B71" w:rsidRDefault="00F21B71">
      <w:pPr>
        <w:spacing w:line="240" w:lineRule="auto"/>
      </w:pPr>
      <w:r>
        <w:separator/>
      </w:r>
    </w:p>
  </w:endnote>
  <w:endnote w:type="continuationSeparator" w:id="0">
    <w:p w14:paraId="2ADBABB7" w14:textId="77777777" w:rsidR="00F21B71" w:rsidRDefault="00F21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56"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57" w:author="Janusz Kulon" w:date="2024-01-18T12:44:00Z">
          <w:rPr>
            <w:lang w:val="fr-CH"/>
          </w:rPr>
        </w:rPrChange>
      </w:rPr>
      <w:tab/>
    </w:r>
    <w:r w:rsidRPr="00943C10">
      <w:rPr>
        <w:lang w:val="it-IT"/>
        <w:rPrChange w:id="58"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6DAB8B" w14:textId="77777777" w:rsidR="00F21B71" w:rsidRDefault="00F21B71">
      <w:pPr>
        <w:spacing w:line="240" w:lineRule="auto"/>
      </w:pPr>
      <w:r>
        <w:separator/>
      </w:r>
    </w:p>
  </w:footnote>
  <w:footnote w:type="continuationSeparator" w:id="0">
    <w:p w14:paraId="60B4323D" w14:textId="77777777" w:rsidR="00F21B71" w:rsidRDefault="00F21B7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9"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0"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8"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6"/>
  </w:num>
  <w:num w:numId="2" w16cid:durableId="2082214220">
    <w:abstractNumId w:val="11"/>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7"/>
  </w:num>
  <w:num w:numId="6" w16cid:durableId="185486536">
    <w:abstractNumId w:val="16"/>
  </w:num>
  <w:num w:numId="7" w16cid:durableId="506138153">
    <w:abstractNumId w:val="4"/>
  </w:num>
  <w:num w:numId="8" w16cid:durableId="435441756">
    <w:abstractNumId w:val="16"/>
  </w:num>
  <w:num w:numId="9" w16cid:durableId="2099599000">
    <w:abstractNumId w:val="4"/>
  </w:num>
  <w:num w:numId="10" w16cid:durableId="2097052928">
    <w:abstractNumId w:val="16"/>
  </w:num>
  <w:num w:numId="11" w16cid:durableId="561722406">
    <w:abstractNumId w:val="4"/>
  </w:num>
  <w:num w:numId="12" w16cid:durableId="389156302">
    <w:abstractNumId w:val="22"/>
  </w:num>
  <w:num w:numId="13" w16cid:durableId="1071126010">
    <w:abstractNumId w:val="16"/>
  </w:num>
  <w:num w:numId="14" w16cid:durableId="421951362">
    <w:abstractNumId w:val="4"/>
  </w:num>
  <w:num w:numId="15" w16cid:durableId="1415662396">
    <w:abstractNumId w:val="3"/>
  </w:num>
  <w:num w:numId="16" w16cid:durableId="1437555045">
    <w:abstractNumId w:val="15"/>
  </w:num>
  <w:num w:numId="17" w16cid:durableId="1787506705">
    <w:abstractNumId w:val="1"/>
  </w:num>
  <w:num w:numId="18" w16cid:durableId="1257591184">
    <w:abstractNumId w:val="16"/>
  </w:num>
  <w:num w:numId="19" w16cid:durableId="816339839">
    <w:abstractNumId w:val="4"/>
  </w:num>
  <w:num w:numId="20" w16cid:durableId="82184573">
    <w:abstractNumId w:val="3"/>
  </w:num>
  <w:num w:numId="21" w16cid:durableId="2131849546">
    <w:abstractNumId w:val="1"/>
  </w:num>
  <w:num w:numId="22" w16cid:durableId="412893780">
    <w:abstractNumId w:val="14"/>
  </w:num>
  <w:num w:numId="23" w16cid:durableId="1463156902">
    <w:abstractNumId w:val="23"/>
  </w:num>
  <w:num w:numId="24" w16cid:durableId="1619292069">
    <w:abstractNumId w:val="21"/>
  </w:num>
  <w:num w:numId="25" w16cid:durableId="1480927341">
    <w:abstractNumId w:val="8"/>
  </w:num>
  <w:num w:numId="26" w16cid:durableId="473643400">
    <w:abstractNumId w:val="24"/>
  </w:num>
  <w:num w:numId="27" w16cid:durableId="1171142315">
    <w:abstractNumId w:val="13"/>
  </w:num>
  <w:num w:numId="28" w16cid:durableId="8022413">
    <w:abstractNumId w:val="17"/>
  </w:num>
  <w:num w:numId="29" w16cid:durableId="1576162926">
    <w:abstractNumId w:val="12"/>
  </w:num>
  <w:num w:numId="30" w16cid:durableId="1836801864">
    <w:abstractNumId w:val="19"/>
  </w:num>
  <w:num w:numId="31" w16cid:durableId="128784778">
    <w:abstractNumId w:val="2"/>
  </w:num>
  <w:num w:numId="32" w16cid:durableId="1981491775">
    <w:abstractNumId w:val="0"/>
  </w:num>
  <w:num w:numId="33" w16cid:durableId="452750809">
    <w:abstractNumId w:val="18"/>
  </w:num>
  <w:num w:numId="34" w16cid:durableId="207382395">
    <w:abstractNumId w:val="9"/>
  </w:num>
  <w:num w:numId="35" w16cid:durableId="1332492014">
    <w:abstractNumId w:val="10"/>
  </w:num>
  <w:num w:numId="36" w16cid:durableId="101556967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502EB"/>
    <w:rsid w:val="0005127A"/>
    <w:rsid w:val="00051552"/>
    <w:rsid w:val="00053F66"/>
    <w:rsid w:val="00054346"/>
    <w:rsid w:val="000561FF"/>
    <w:rsid w:val="000567A1"/>
    <w:rsid w:val="0005693E"/>
    <w:rsid w:val="00056FD5"/>
    <w:rsid w:val="00057ED3"/>
    <w:rsid w:val="0006033F"/>
    <w:rsid w:val="0006080B"/>
    <w:rsid w:val="00060983"/>
    <w:rsid w:val="00060E85"/>
    <w:rsid w:val="0006450F"/>
    <w:rsid w:val="00064A99"/>
    <w:rsid w:val="00065B5F"/>
    <w:rsid w:val="000660BB"/>
    <w:rsid w:val="00066C34"/>
    <w:rsid w:val="0006703E"/>
    <w:rsid w:val="00067346"/>
    <w:rsid w:val="00067425"/>
    <w:rsid w:val="00070792"/>
    <w:rsid w:val="00071728"/>
    <w:rsid w:val="00071E79"/>
    <w:rsid w:val="00072A45"/>
    <w:rsid w:val="00072F75"/>
    <w:rsid w:val="00073282"/>
    <w:rsid w:val="0007442E"/>
    <w:rsid w:val="000774FA"/>
    <w:rsid w:val="00077EDB"/>
    <w:rsid w:val="00080004"/>
    <w:rsid w:val="00081A25"/>
    <w:rsid w:val="00081E6F"/>
    <w:rsid w:val="00082577"/>
    <w:rsid w:val="00083677"/>
    <w:rsid w:val="0008677F"/>
    <w:rsid w:val="000920EF"/>
    <w:rsid w:val="000921C6"/>
    <w:rsid w:val="000965BE"/>
    <w:rsid w:val="00096C5B"/>
    <w:rsid w:val="000A05FC"/>
    <w:rsid w:val="000A1078"/>
    <w:rsid w:val="000A159A"/>
    <w:rsid w:val="000A1E6F"/>
    <w:rsid w:val="000A22EF"/>
    <w:rsid w:val="000A4C27"/>
    <w:rsid w:val="000A4CFC"/>
    <w:rsid w:val="000A5805"/>
    <w:rsid w:val="000A5F1C"/>
    <w:rsid w:val="000A659D"/>
    <w:rsid w:val="000A7172"/>
    <w:rsid w:val="000A72BF"/>
    <w:rsid w:val="000B0937"/>
    <w:rsid w:val="000B0C7D"/>
    <w:rsid w:val="000B4FD6"/>
    <w:rsid w:val="000B569B"/>
    <w:rsid w:val="000B5EC8"/>
    <w:rsid w:val="000B61C3"/>
    <w:rsid w:val="000B6F7E"/>
    <w:rsid w:val="000C482B"/>
    <w:rsid w:val="000C6EF6"/>
    <w:rsid w:val="000D093B"/>
    <w:rsid w:val="000D386D"/>
    <w:rsid w:val="000D4377"/>
    <w:rsid w:val="000D58D2"/>
    <w:rsid w:val="000D5B2B"/>
    <w:rsid w:val="000D5F9A"/>
    <w:rsid w:val="000D6A8B"/>
    <w:rsid w:val="000D745D"/>
    <w:rsid w:val="000E0831"/>
    <w:rsid w:val="000E0F20"/>
    <w:rsid w:val="000E10A1"/>
    <w:rsid w:val="000E2958"/>
    <w:rsid w:val="000E354A"/>
    <w:rsid w:val="000E3F66"/>
    <w:rsid w:val="000E41D4"/>
    <w:rsid w:val="000E48EA"/>
    <w:rsid w:val="000E49B8"/>
    <w:rsid w:val="000E5D21"/>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1342F"/>
    <w:rsid w:val="00113AFF"/>
    <w:rsid w:val="00114546"/>
    <w:rsid w:val="0011586B"/>
    <w:rsid w:val="00115E34"/>
    <w:rsid w:val="00116A62"/>
    <w:rsid w:val="00116D08"/>
    <w:rsid w:val="00117995"/>
    <w:rsid w:val="001217FD"/>
    <w:rsid w:val="00122648"/>
    <w:rsid w:val="0012339E"/>
    <w:rsid w:val="00123BD9"/>
    <w:rsid w:val="00125418"/>
    <w:rsid w:val="00131EA8"/>
    <w:rsid w:val="001322FE"/>
    <w:rsid w:val="001335E2"/>
    <w:rsid w:val="00135066"/>
    <w:rsid w:val="00135BF5"/>
    <w:rsid w:val="001368F3"/>
    <w:rsid w:val="001379C6"/>
    <w:rsid w:val="00140F16"/>
    <w:rsid w:val="00141589"/>
    <w:rsid w:val="00141CD5"/>
    <w:rsid w:val="00141D26"/>
    <w:rsid w:val="00141E7D"/>
    <w:rsid w:val="00142BCA"/>
    <w:rsid w:val="001441F6"/>
    <w:rsid w:val="001442BA"/>
    <w:rsid w:val="0014456D"/>
    <w:rsid w:val="001445B9"/>
    <w:rsid w:val="001446F3"/>
    <w:rsid w:val="00145F7B"/>
    <w:rsid w:val="0014623A"/>
    <w:rsid w:val="00146F28"/>
    <w:rsid w:val="00151F3A"/>
    <w:rsid w:val="00152BF4"/>
    <w:rsid w:val="00152C3B"/>
    <w:rsid w:val="00153545"/>
    <w:rsid w:val="00155325"/>
    <w:rsid w:val="00155758"/>
    <w:rsid w:val="0015690E"/>
    <w:rsid w:val="00156BE9"/>
    <w:rsid w:val="00156EFF"/>
    <w:rsid w:val="001615DC"/>
    <w:rsid w:val="00161A32"/>
    <w:rsid w:val="00161C97"/>
    <w:rsid w:val="0016232F"/>
    <w:rsid w:val="00163483"/>
    <w:rsid w:val="00163944"/>
    <w:rsid w:val="00163FF9"/>
    <w:rsid w:val="00164AE5"/>
    <w:rsid w:val="001658C7"/>
    <w:rsid w:val="00170562"/>
    <w:rsid w:val="001718DC"/>
    <w:rsid w:val="0017298F"/>
    <w:rsid w:val="00172BE5"/>
    <w:rsid w:val="00174178"/>
    <w:rsid w:val="0017470A"/>
    <w:rsid w:val="0017624F"/>
    <w:rsid w:val="00176972"/>
    <w:rsid w:val="001853F6"/>
    <w:rsid w:val="00190062"/>
    <w:rsid w:val="001907DC"/>
    <w:rsid w:val="00190BA2"/>
    <w:rsid w:val="001914F3"/>
    <w:rsid w:val="00194D3B"/>
    <w:rsid w:val="00196B58"/>
    <w:rsid w:val="001A3085"/>
    <w:rsid w:val="001A5EE5"/>
    <w:rsid w:val="001A6BED"/>
    <w:rsid w:val="001B078C"/>
    <w:rsid w:val="001B118D"/>
    <w:rsid w:val="001B1190"/>
    <w:rsid w:val="001B2108"/>
    <w:rsid w:val="001B25A6"/>
    <w:rsid w:val="001B2882"/>
    <w:rsid w:val="001B3996"/>
    <w:rsid w:val="001B3E87"/>
    <w:rsid w:val="001B4E6A"/>
    <w:rsid w:val="001B619B"/>
    <w:rsid w:val="001B65E3"/>
    <w:rsid w:val="001B684B"/>
    <w:rsid w:val="001B7460"/>
    <w:rsid w:val="001C4008"/>
    <w:rsid w:val="001C60E4"/>
    <w:rsid w:val="001C6BA7"/>
    <w:rsid w:val="001C6DA5"/>
    <w:rsid w:val="001C7C58"/>
    <w:rsid w:val="001D05F0"/>
    <w:rsid w:val="001D0990"/>
    <w:rsid w:val="001D1B6C"/>
    <w:rsid w:val="001D1D0D"/>
    <w:rsid w:val="001D1D7E"/>
    <w:rsid w:val="001D247C"/>
    <w:rsid w:val="001D2764"/>
    <w:rsid w:val="001D3467"/>
    <w:rsid w:val="001D5528"/>
    <w:rsid w:val="001D5DAA"/>
    <w:rsid w:val="001D6A40"/>
    <w:rsid w:val="001D7276"/>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4513"/>
    <w:rsid w:val="0021166F"/>
    <w:rsid w:val="002122F2"/>
    <w:rsid w:val="00214271"/>
    <w:rsid w:val="002162FC"/>
    <w:rsid w:val="0021739A"/>
    <w:rsid w:val="0021778B"/>
    <w:rsid w:val="00217BC0"/>
    <w:rsid w:val="00222CA6"/>
    <w:rsid w:val="00226367"/>
    <w:rsid w:val="002272C9"/>
    <w:rsid w:val="00230BB2"/>
    <w:rsid w:val="00230F90"/>
    <w:rsid w:val="0023111C"/>
    <w:rsid w:val="0023364C"/>
    <w:rsid w:val="00233CA3"/>
    <w:rsid w:val="0023443F"/>
    <w:rsid w:val="00236040"/>
    <w:rsid w:val="00237EBD"/>
    <w:rsid w:val="0024038F"/>
    <w:rsid w:val="00240512"/>
    <w:rsid w:val="0024078B"/>
    <w:rsid w:val="002407D5"/>
    <w:rsid w:val="002420AB"/>
    <w:rsid w:val="002423A8"/>
    <w:rsid w:val="002443F2"/>
    <w:rsid w:val="00246D7F"/>
    <w:rsid w:val="002470B2"/>
    <w:rsid w:val="002512E1"/>
    <w:rsid w:val="00251533"/>
    <w:rsid w:val="0025212C"/>
    <w:rsid w:val="002532CA"/>
    <w:rsid w:val="00255A6D"/>
    <w:rsid w:val="00255EC1"/>
    <w:rsid w:val="00256D45"/>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39C4"/>
    <w:rsid w:val="002743C3"/>
    <w:rsid w:val="00277DA8"/>
    <w:rsid w:val="0028001A"/>
    <w:rsid w:val="0028090A"/>
    <w:rsid w:val="0028224B"/>
    <w:rsid w:val="00282668"/>
    <w:rsid w:val="0028456A"/>
    <w:rsid w:val="00284F22"/>
    <w:rsid w:val="002868F8"/>
    <w:rsid w:val="0028768A"/>
    <w:rsid w:val="002901A8"/>
    <w:rsid w:val="002917A1"/>
    <w:rsid w:val="00291A62"/>
    <w:rsid w:val="00291E19"/>
    <w:rsid w:val="002926F8"/>
    <w:rsid w:val="00294955"/>
    <w:rsid w:val="002A0C1D"/>
    <w:rsid w:val="002A0D98"/>
    <w:rsid w:val="002A0DBE"/>
    <w:rsid w:val="002A1F1B"/>
    <w:rsid w:val="002A6A47"/>
    <w:rsid w:val="002A7520"/>
    <w:rsid w:val="002A77E9"/>
    <w:rsid w:val="002A78E0"/>
    <w:rsid w:val="002B0A1B"/>
    <w:rsid w:val="002B1144"/>
    <w:rsid w:val="002B1557"/>
    <w:rsid w:val="002B3A7A"/>
    <w:rsid w:val="002B43A0"/>
    <w:rsid w:val="002B4990"/>
    <w:rsid w:val="002B5A55"/>
    <w:rsid w:val="002B5C8F"/>
    <w:rsid w:val="002B65E9"/>
    <w:rsid w:val="002B786A"/>
    <w:rsid w:val="002C0F71"/>
    <w:rsid w:val="002C1473"/>
    <w:rsid w:val="002C2519"/>
    <w:rsid w:val="002C44D5"/>
    <w:rsid w:val="002C5099"/>
    <w:rsid w:val="002C58FA"/>
    <w:rsid w:val="002C622D"/>
    <w:rsid w:val="002D0695"/>
    <w:rsid w:val="002D0BA0"/>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32B4"/>
    <w:rsid w:val="002E34CD"/>
    <w:rsid w:val="002E69A2"/>
    <w:rsid w:val="002E72A0"/>
    <w:rsid w:val="002E7541"/>
    <w:rsid w:val="002E7EC4"/>
    <w:rsid w:val="002F0078"/>
    <w:rsid w:val="002F26EF"/>
    <w:rsid w:val="002F2A28"/>
    <w:rsid w:val="002F3AF5"/>
    <w:rsid w:val="002F519B"/>
    <w:rsid w:val="002F78E4"/>
    <w:rsid w:val="002F7D6A"/>
    <w:rsid w:val="0030186F"/>
    <w:rsid w:val="00302482"/>
    <w:rsid w:val="00303767"/>
    <w:rsid w:val="0030583D"/>
    <w:rsid w:val="0030687D"/>
    <w:rsid w:val="0030701D"/>
    <w:rsid w:val="00310216"/>
    <w:rsid w:val="00310F53"/>
    <w:rsid w:val="00311AE0"/>
    <w:rsid w:val="00312478"/>
    <w:rsid w:val="00313E7D"/>
    <w:rsid w:val="00314382"/>
    <w:rsid w:val="003153CD"/>
    <w:rsid w:val="00315D74"/>
    <w:rsid w:val="00317A4F"/>
    <w:rsid w:val="00317AC0"/>
    <w:rsid w:val="00320D3C"/>
    <w:rsid w:val="00326141"/>
    <w:rsid w:val="0033058F"/>
    <w:rsid w:val="003317E6"/>
    <w:rsid w:val="00331A15"/>
    <w:rsid w:val="003327F4"/>
    <w:rsid w:val="00333BCC"/>
    <w:rsid w:val="00335AD8"/>
    <w:rsid w:val="00335DC6"/>
    <w:rsid w:val="00335E05"/>
    <w:rsid w:val="00336831"/>
    <w:rsid w:val="0033740F"/>
    <w:rsid w:val="0034017D"/>
    <w:rsid w:val="00342047"/>
    <w:rsid w:val="00343425"/>
    <w:rsid w:val="0034379F"/>
    <w:rsid w:val="003454D4"/>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3286"/>
    <w:rsid w:val="00363A61"/>
    <w:rsid w:val="00363F03"/>
    <w:rsid w:val="003652CD"/>
    <w:rsid w:val="00365487"/>
    <w:rsid w:val="00366207"/>
    <w:rsid w:val="003674C1"/>
    <w:rsid w:val="0037368A"/>
    <w:rsid w:val="00374257"/>
    <w:rsid w:val="00375A07"/>
    <w:rsid w:val="00375F4D"/>
    <w:rsid w:val="00377155"/>
    <w:rsid w:val="00380350"/>
    <w:rsid w:val="00380625"/>
    <w:rsid w:val="00380AAD"/>
    <w:rsid w:val="00380AED"/>
    <w:rsid w:val="00380E11"/>
    <w:rsid w:val="00381B0E"/>
    <w:rsid w:val="0038367F"/>
    <w:rsid w:val="00383DE8"/>
    <w:rsid w:val="00384451"/>
    <w:rsid w:val="00385582"/>
    <w:rsid w:val="00385C42"/>
    <w:rsid w:val="003879C2"/>
    <w:rsid w:val="003879CC"/>
    <w:rsid w:val="00387B6E"/>
    <w:rsid w:val="00390333"/>
    <w:rsid w:val="00391D55"/>
    <w:rsid w:val="003929AB"/>
    <w:rsid w:val="00392C34"/>
    <w:rsid w:val="00394F2B"/>
    <w:rsid w:val="00395BD1"/>
    <w:rsid w:val="003966B9"/>
    <w:rsid w:val="003A0313"/>
    <w:rsid w:val="003A1A3F"/>
    <w:rsid w:val="003A23D2"/>
    <w:rsid w:val="003A2760"/>
    <w:rsid w:val="003A2904"/>
    <w:rsid w:val="003A446E"/>
    <w:rsid w:val="003A5952"/>
    <w:rsid w:val="003A5A23"/>
    <w:rsid w:val="003A6680"/>
    <w:rsid w:val="003A78BB"/>
    <w:rsid w:val="003A79BE"/>
    <w:rsid w:val="003B2913"/>
    <w:rsid w:val="003B3247"/>
    <w:rsid w:val="003B353A"/>
    <w:rsid w:val="003B4977"/>
    <w:rsid w:val="003B4AFD"/>
    <w:rsid w:val="003B57C7"/>
    <w:rsid w:val="003B6024"/>
    <w:rsid w:val="003B684D"/>
    <w:rsid w:val="003B77D5"/>
    <w:rsid w:val="003B7EE8"/>
    <w:rsid w:val="003C0D91"/>
    <w:rsid w:val="003C0EEF"/>
    <w:rsid w:val="003C28C8"/>
    <w:rsid w:val="003C3CA3"/>
    <w:rsid w:val="003C4184"/>
    <w:rsid w:val="003C56C2"/>
    <w:rsid w:val="003C7292"/>
    <w:rsid w:val="003D13ED"/>
    <w:rsid w:val="003D19DF"/>
    <w:rsid w:val="003D3009"/>
    <w:rsid w:val="003D357B"/>
    <w:rsid w:val="003D409E"/>
    <w:rsid w:val="003D428C"/>
    <w:rsid w:val="003D4BE4"/>
    <w:rsid w:val="003D6424"/>
    <w:rsid w:val="003D6488"/>
    <w:rsid w:val="003D660D"/>
    <w:rsid w:val="003D76A7"/>
    <w:rsid w:val="003E065A"/>
    <w:rsid w:val="003E0776"/>
    <w:rsid w:val="003E1412"/>
    <w:rsid w:val="003E1429"/>
    <w:rsid w:val="003E1F3A"/>
    <w:rsid w:val="003E1F6E"/>
    <w:rsid w:val="003E2099"/>
    <w:rsid w:val="003E27A8"/>
    <w:rsid w:val="003E2929"/>
    <w:rsid w:val="003E2D73"/>
    <w:rsid w:val="003E31C8"/>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655"/>
    <w:rsid w:val="00401B29"/>
    <w:rsid w:val="00401D30"/>
    <w:rsid w:val="00402944"/>
    <w:rsid w:val="004037E4"/>
    <w:rsid w:val="004047BF"/>
    <w:rsid w:val="0040533B"/>
    <w:rsid w:val="00405542"/>
    <w:rsid w:val="00406786"/>
    <w:rsid w:val="004072F0"/>
    <w:rsid w:val="00413195"/>
    <w:rsid w:val="004133BA"/>
    <w:rsid w:val="004144C5"/>
    <w:rsid w:val="00415DB7"/>
    <w:rsid w:val="00416C94"/>
    <w:rsid w:val="00420A3D"/>
    <w:rsid w:val="00421DAE"/>
    <w:rsid w:val="0042226A"/>
    <w:rsid w:val="004223D5"/>
    <w:rsid w:val="00422435"/>
    <w:rsid w:val="00422649"/>
    <w:rsid w:val="0042299B"/>
    <w:rsid w:val="004239FD"/>
    <w:rsid w:val="00424A49"/>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AA"/>
    <w:rsid w:val="00454769"/>
    <w:rsid w:val="0045658A"/>
    <w:rsid w:val="004567F8"/>
    <w:rsid w:val="004577BA"/>
    <w:rsid w:val="00461C17"/>
    <w:rsid w:val="0046237A"/>
    <w:rsid w:val="004623AB"/>
    <w:rsid w:val="004626A4"/>
    <w:rsid w:val="004631AD"/>
    <w:rsid w:val="00463AC8"/>
    <w:rsid w:val="00464186"/>
    <w:rsid w:val="00466707"/>
    <w:rsid w:val="00466881"/>
    <w:rsid w:val="00470F8C"/>
    <w:rsid w:val="00471EDC"/>
    <w:rsid w:val="0047217C"/>
    <w:rsid w:val="00473E89"/>
    <w:rsid w:val="00474ED6"/>
    <w:rsid w:val="00475FA0"/>
    <w:rsid w:val="00477E1E"/>
    <w:rsid w:val="0048001B"/>
    <w:rsid w:val="00480774"/>
    <w:rsid w:val="00481804"/>
    <w:rsid w:val="00481CAC"/>
    <w:rsid w:val="0048269C"/>
    <w:rsid w:val="004835B0"/>
    <w:rsid w:val="004843DD"/>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7176"/>
    <w:rsid w:val="004A7B5B"/>
    <w:rsid w:val="004B06BB"/>
    <w:rsid w:val="004B0A6B"/>
    <w:rsid w:val="004B0BB4"/>
    <w:rsid w:val="004B2B0E"/>
    <w:rsid w:val="004B3FB1"/>
    <w:rsid w:val="004B65B7"/>
    <w:rsid w:val="004B763F"/>
    <w:rsid w:val="004C02D5"/>
    <w:rsid w:val="004C0E93"/>
    <w:rsid w:val="004C32C6"/>
    <w:rsid w:val="004C3326"/>
    <w:rsid w:val="004C3EA5"/>
    <w:rsid w:val="004C7DB0"/>
    <w:rsid w:val="004D1154"/>
    <w:rsid w:val="004D153C"/>
    <w:rsid w:val="004D4AFE"/>
    <w:rsid w:val="004D7216"/>
    <w:rsid w:val="004D7BC9"/>
    <w:rsid w:val="004D7F67"/>
    <w:rsid w:val="004E0CDD"/>
    <w:rsid w:val="004E2C8B"/>
    <w:rsid w:val="004E36FA"/>
    <w:rsid w:val="004E37AA"/>
    <w:rsid w:val="004E3CF5"/>
    <w:rsid w:val="004E7441"/>
    <w:rsid w:val="004F0C07"/>
    <w:rsid w:val="004F2181"/>
    <w:rsid w:val="004F30C0"/>
    <w:rsid w:val="004F5641"/>
    <w:rsid w:val="004F5BE0"/>
    <w:rsid w:val="004F5EEF"/>
    <w:rsid w:val="00500FFB"/>
    <w:rsid w:val="005015A9"/>
    <w:rsid w:val="00505DAC"/>
    <w:rsid w:val="00507306"/>
    <w:rsid w:val="00510258"/>
    <w:rsid w:val="00514940"/>
    <w:rsid w:val="00515335"/>
    <w:rsid w:val="00517D4A"/>
    <w:rsid w:val="005211DA"/>
    <w:rsid w:val="00521754"/>
    <w:rsid w:val="00521F2D"/>
    <w:rsid w:val="00523A91"/>
    <w:rsid w:val="00523C28"/>
    <w:rsid w:val="00524EAF"/>
    <w:rsid w:val="00530748"/>
    <w:rsid w:val="005327CD"/>
    <w:rsid w:val="0053287E"/>
    <w:rsid w:val="00532D3F"/>
    <w:rsid w:val="005335D1"/>
    <w:rsid w:val="005337A6"/>
    <w:rsid w:val="0053405F"/>
    <w:rsid w:val="0053554F"/>
    <w:rsid w:val="00535E6D"/>
    <w:rsid w:val="00542B66"/>
    <w:rsid w:val="00542E4B"/>
    <w:rsid w:val="00544F17"/>
    <w:rsid w:val="0054520E"/>
    <w:rsid w:val="00545897"/>
    <w:rsid w:val="00545E57"/>
    <w:rsid w:val="00545FBF"/>
    <w:rsid w:val="00546699"/>
    <w:rsid w:val="00546C89"/>
    <w:rsid w:val="00546FFF"/>
    <w:rsid w:val="005474F0"/>
    <w:rsid w:val="00547CB0"/>
    <w:rsid w:val="00551ECD"/>
    <w:rsid w:val="00554016"/>
    <w:rsid w:val="00554497"/>
    <w:rsid w:val="00554956"/>
    <w:rsid w:val="00556427"/>
    <w:rsid w:val="00556E99"/>
    <w:rsid w:val="0055789E"/>
    <w:rsid w:val="005608DF"/>
    <w:rsid w:val="00562270"/>
    <w:rsid w:val="00562FC7"/>
    <w:rsid w:val="00563A2A"/>
    <w:rsid w:val="005643C5"/>
    <w:rsid w:val="00567257"/>
    <w:rsid w:val="00567D00"/>
    <w:rsid w:val="0057057F"/>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745F"/>
    <w:rsid w:val="005901D9"/>
    <w:rsid w:val="00590487"/>
    <w:rsid w:val="00591202"/>
    <w:rsid w:val="005939A2"/>
    <w:rsid w:val="005942A1"/>
    <w:rsid w:val="00594CA1"/>
    <w:rsid w:val="005979D6"/>
    <w:rsid w:val="00597E6D"/>
    <w:rsid w:val="005A063B"/>
    <w:rsid w:val="005B1E55"/>
    <w:rsid w:val="005B2103"/>
    <w:rsid w:val="005B31BB"/>
    <w:rsid w:val="005B483A"/>
    <w:rsid w:val="005B4F47"/>
    <w:rsid w:val="005B52EB"/>
    <w:rsid w:val="005B697A"/>
    <w:rsid w:val="005B6D28"/>
    <w:rsid w:val="005B6DB9"/>
    <w:rsid w:val="005C0DB4"/>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5DB"/>
    <w:rsid w:val="005E2BCD"/>
    <w:rsid w:val="005E53E2"/>
    <w:rsid w:val="005E6B68"/>
    <w:rsid w:val="005F159A"/>
    <w:rsid w:val="005F33E5"/>
    <w:rsid w:val="005F469E"/>
    <w:rsid w:val="005F55D7"/>
    <w:rsid w:val="005F6ED5"/>
    <w:rsid w:val="005F772D"/>
    <w:rsid w:val="00601B2D"/>
    <w:rsid w:val="006027AC"/>
    <w:rsid w:val="00602D1F"/>
    <w:rsid w:val="0060325B"/>
    <w:rsid w:val="00603D28"/>
    <w:rsid w:val="00604F0C"/>
    <w:rsid w:val="00605DEE"/>
    <w:rsid w:val="0060773B"/>
    <w:rsid w:val="00607C93"/>
    <w:rsid w:val="0061122C"/>
    <w:rsid w:val="00611AF3"/>
    <w:rsid w:val="006137E4"/>
    <w:rsid w:val="00615581"/>
    <w:rsid w:val="00616049"/>
    <w:rsid w:val="00616CEF"/>
    <w:rsid w:val="00617F9E"/>
    <w:rsid w:val="006204BF"/>
    <w:rsid w:val="00620EF4"/>
    <w:rsid w:val="00621A2A"/>
    <w:rsid w:val="00621FA4"/>
    <w:rsid w:val="006238B9"/>
    <w:rsid w:val="00624800"/>
    <w:rsid w:val="00625C2F"/>
    <w:rsid w:val="00625FF5"/>
    <w:rsid w:val="006267EB"/>
    <w:rsid w:val="00627B33"/>
    <w:rsid w:val="00627C50"/>
    <w:rsid w:val="00627F07"/>
    <w:rsid w:val="00627F28"/>
    <w:rsid w:val="00631EA3"/>
    <w:rsid w:val="00632932"/>
    <w:rsid w:val="00632C59"/>
    <w:rsid w:val="00633CE7"/>
    <w:rsid w:val="00634D4A"/>
    <w:rsid w:val="00636B13"/>
    <w:rsid w:val="006375EA"/>
    <w:rsid w:val="0064020E"/>
    <w:rsid w:val="00640E38"/>
    <w:rsid w:val="00641662"/>
    <w:rsid w:val="006434BC"/>
    <w:rsid w:val="00643773"/>
    <w:rsid w:val="00645610"/>
    <w:rsid w:val="00645882"/>
    <w:rsid w:val="00645BE6"/>
    <w:rsid w:val="0064678E"/>
    <w:rsid w:val="0064712E"/>
    <w:rsid w:val="0064796E"/>
    <w:rsid w:val="00647ACF"/>
    <w:rsid w:val="00651E9E"/>
    <w:rsid w:val="00653748"/>
    <w:rsid w:val="00655DDE"/>
    <w:rsid w:val="006570B6"/>
    <w:rsid w:val="00660451"/>
    <w:rsid w:val="00661460"/>
    <w:rsid w:val="006623FF"/>
    <w:rsid w:val="00662D9D"/>
    <w:rsid w:val="0066301F"/>
    <w:rsid w:val="006651A9"/>
    <w:rsid w:val="00665387"/>
    <w:rsid w:val="00665966"/>
    <w:rsid w:val="00665EBC"/>
    <w:rsid w:val="006679C4"/>
    <w:rsid w:val="006706ED"/>
    <w:rsid w:val="0067077E"/>
    <w:rsid w:val="00670967"/>
    <w:rsid w:val="00670CE4"/>
    <w:rsid w:val="0067102C"/>
    <w:rsid w:val="00675CD8"/>
    <w:rsid w:val="00677BB7"/>
    <w:rsid w:val="0068192E"/>
    <w:rsid w:val="00681F10"/>
    <w:rsid w:val="00681FF0"/>
    <w:rsid w:val="00683581"/>
    <w:rsid w:val="00683603"/>
    <w:rsid w:val="006843E2"/>
    <w:rsid w:val="00684B0D"/>
    <w:rsid w:val="00684F8C"/>
    <w:rsid w:val="00685A14"/>
    <w:rsid w:val="00686C37"/>
    <w:rsid w:val="00687E5D"/>
    <w:rsid w:val="0069016C"/>
    <w:rsid w:val="006906F4"/>
    <w:rsid w:val="006916FD"/>
    <w:rsid w:val="00691AA3"/>
    <w:rsid w:val="0069205B"/>
    <w:rsid w:val="00692393"/>
    <w:rsid w:val="00692B59"/>
    <w:rsid w:val="00692B79"/>
    <w:rsid w:val="00695578"/>
    <w:rsid w:val="00695E29"/>
    <w:rsid w:val="00696661"/>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51E1"/>
    <w:rsid w:val="006B6FE8"/>
    <w:rsid w:val="006B75C0"/>
    <w:rsid w:val="006C1CBE"/>
    <w:rsid w:val="006C2DB5"/>
    <w:rsid w:val="006C2EEE"/>
    <w:rsid w:val="006C344A"/>
    <w:rsid w:val="006C3A1E"/>
    <w:rsid w:val="006C41A0"/>
    <w:rsid w:val="006C6052"/>
    <w:rsid w:val="006C64AD"/>
    <w:rsid w:val="006C66E6"/>
    <w:rsid w:val="006C6ED9"/>
    <w:rsid w:val="006D140B"/>
    <w:rsid w:val="006D3DAD"/>
    <w:rsid w:val="006D40A8"/>
    <w:rsid w:val="006D50AE"/>
    <w:rsid w:val="006E07F2"/>
    <w:rsid w:val="006E0FEB"/>
    <w:rsid w:val="006E1AAC"/>
    <w:rsid w:val="006E464C"/>
    <w:rsid w:val="006E5B56"/>
    <w:rsid w:val="006E6100"/>
    <w:rsid w:val="006E64E8"/>
    <w:rsid w:val="006E664B"/>
    <w:rsid w:val="006E6BCC"/>
    <w:rsid w:val="006E7296"/>
    <w:rsid w:val="006E74DA"/>
    <w:rsid w:val="006E756F"/>
    <w:rsid w:val="006E7811"/>
    <w:rsid w:val="006F0D34"/>
    <w:rsid w:val="006F0F75"/>
    <w:rsid w:val="006F2259"/>
    <w:rsid w:val="006F2E13"/>
    <w:rsid w:val="006F3B47"/>
    <w:rsid w:val="006F4CE9"/>
    <w:rsid w:val="006F53F4"/>
    <w:rsid w:val="006F7CB9"/>
    <w:rsid w:val="0070272A"/>
    <w:rsid w:val="00704B0E"/>
    <w:rsid w:val="00704B35"/>
    <w:rsid w:val="00704C3B"/>
    <w:rsid w:val="0070534D"/>
    <w:rsid w:val="0070594E"/>
    <w:rsid w:val="00705ADE"/>
    <w:rsid w:val="00710521"/>
    <w:rsid w:val="00710BF1"/>
    <w:rsid w:val="00711601"/>
    <w:rsid w:val="007128A4"/>
    <w:rsid w:val="00712AFD"/>
    <w:rsid w:val="00712C26"/>
    <w:rsid w:val="00714480"/>
    <w:rsid w:val="0071484F"/>
    <w:rsid w:val="00714F27"/>
    <w:rsid w:val="0071765E"/>
    <w:rsid w:val="00717F4D"/>
    <w:rsid w:val="00720F6C"/>
    <w:rsid w:val="007214E4"/>
    <w:rsid w:val="0072236F"/>
    <w:rsid w:val="007225AC"/>
    <w:rsid w:val="00723A4D"/>
    <w:rsid w:val="00723B17"/>
    <w:rsid w:val="00725E63"/>
    <w:rsid w:val="007262F6"/>
    <w:rsid w:val="007272C8"/>
    <w:rsid w:val="007273C6"/>
    <w:rsid w:val="00730AE0"/>
    <w:rsid w:val="0073143D"/>
    <w:rsid w:val="00732927"/>
    <w:rsid w:val="007333A0"/>
    <w:rsid w:val="00733AA7"/>
    <w:rsid w:val="0073477D"/>
    <w:rsid w:val="00735236"/>
    <w:rsid w:val="00735819"/>
    <w:rsid w:val="0073582C"/>
    <w:rsid w:val="00736C05"/>
    <w:rsid w:val="0074024D"/>
    <w:rsid w:val="00740594"/>
    <w:rsid w:val="00740F6D"/>
    <w:rsid w:val="0074143B"/>
    <w:rsid w:val="00741E43"/>
    <w:rsid w:val="007429CF"/>
    <w:rsid w:val="00742F10"/>
    <w:rsid w:val="00743DD4"/>
    <w:rsid w:val="00744120"/>
    <w:rsid w:val="0075170B"/>
    <w:rsid w:val="00753355"/>
    <w:rsid w:val="0075353B"/>
    <w:rsid w:val="00753912"/>
    <w:rsid w:val="00753D13"/>
    <w:rsid w:val="00755FD4"/>
    <w:rsid w:val="00761BFC"/>
    <w:rsid w:val="007627CE"/>
    <w:rsid w:val="007636CB"/>
    <w:rsid w:val="00764085"/>
    <w:rsid w:val="00764D84"/>
    <w:rsid w:val="00765FE2"/>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327"/>
    <w:rsid w:val="00785F57"/>
    <w:rsid w:val="00790D45"/>
    <w:rsid w:val="0079121E"/>
    <w:rsid w:val="00794AAE"/>
    <w:rsid w:val="0079645B"/>
    <w:rsid w:val="00796647"/>
    <w:rsid w:val="00796FFB"/>
    <w:rsid w:val="007970B3"/>
    <w:rsid w:val="007A08BB"/>
    <w:rsid w:val="007A0AC5"/>
    <w:rsid w:val="007A169D"/>
    <w:rsid w:val="007A2899"/>
    <w:rsid w:val="007A2F69"/>
    <w:rsid w:val="007A3CC0"/>
    <w:rsid w:val="007A5D3C"/>
    <w:rsid w:val="007A7F74"/>
    <w:rsid w:val="007B1497"/>
    <w:rsid w:val="007B1A92"/>
    <w:rsid w:val="007B36C8"/>
    <w:rsid w:val="007B4CEF"/>
    <w:rsid w:val="007B5159"/>
    <w:rsid w:val="007B5711"/>
    <w:rsid w:val="007B65CE"/>
    <w:rsid w:val="007C1BE1"/>
    <w:rsid w:val="007C2AC7"/>
    <w:rsid w:val="007C5CE4"/>
    <w:rsid w:val="007C769F"/>
    <w:rsid w:val="007D064C"/>
    <w:rsid w:val="007D07AC"/>
    <w:rsid w:val="007D0D00"/>
    <w:rsid w:val="007D1776"/>
    <w:rsid w:val="007D2676"/>
    <w:rsid w:val="007D2C0A"/>
    <w:rsid w:val="007D4625"/>
    <w:rsid w:val="007D5B14"/>
    <w:rsid w:val="007D65C8"/>
    <w:rsid w:val="007D777E"/>
    <w:rsid w:val="007E061A"/>
    <w:rsid w:val="007E17D5"/>
    <w:rsid w:val="007E3569"/>
    <w:rsid w:val="007E4020"/>
    <w:rsid w:val="007E6EB9"/>
    <w:rsid w:val="007F053F"/>
    <w:rsid w:val="007F2629"/>
    <w:rsid w:val="007F3B63"/>
    <w:rsid w:val="007F75EE"/>
    <w:rsid w:val="00801860"/>
    <w:rsid w:val="00804D4F"/>
    <w:rsid w:val="00805E7D"/>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09CE"/>
    <w:rsid w:val="0084148C"/>
    <w:rsid w:val="00842B76"/>
    <w:rsid w:val="00843224"/>
    <w:rsid w:val="008432E2"/>
    <w:rsid w:val="00843DC4"/>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D3E"/>
    <w:rsid w:val="00875E61"/>
    <w:rsid w:val="00876F4D"/>
    <w:rsid w:val="008810CD"/>
    <w:rsid w:val="0088199C"/>
    <w:rsid w:val="0088200B"/>
    <w:rsid w:val="008837AF"/>
    <w:rsid w:val="00883FA8"/>
    <w:rsid w:val="008841DC"/>
    <w:rsid w:val="00885B0D"/>
    <w:rsid w:val="00886EDD"/>
    <w:rsid w:val="0089112B"/>
    <w:rsid w:val="0089129A"/>
    <w:rsid w:val="00892953"/>
    <w:rsid w:val="00893BDA"/>
    <w:rsid w:val="0089502E"/>
    <w:rsid w:val="00896B9F"/>
    <w:rsid w:val="00897848"/>
    <w:rsid w:val="008978A0"/>
    <w:rsid w:val="008A105C"/>
    <w:rsid w:val="008A11FF"/>
    <w:rsid w:val="008A1B99"/>
    <w:rsid w:val="008A3263"/>
    <w:rsid w:val="008A3A6A"/>
    <w:rsid w:val="008A550A"/>
    <w:rsid w:val="008A5A7D"/>
    <w:rsid w:val="008A5FA4"/>
    <w:rsid w:val="008A6C81"/>
    <w:rsid w:val="008B02A4"/>
    <w:rsid w:val="008B02B2"/>
    <w:rsid w:val="008B04EA"/>
    <w:rsid w:val="008B13CE"/>
    <w:rsid w:val="008B1BDE"/>
    <w:rsid w:val="008B38BF"/>
    <w:rsid w:val="008B4619"/>
    <w:rsid w:val="008B5CF5"/>
    <w:rsid w:val="008B612F"/>
    <w:rsid w:val="008B63A3"/>
    <w:rsid w:val="008B6CAE"/>
    <w:rsid w:val="008C0354"/>
    <w:rsid w:val="008C2062"/>
    <w:rsid w:val="008C2222"/>
    <w:rsid w:val="008C4975"/>
    <w:rsid w:val="008C4C38"/>
    <w:rsid w:val="008C55E5"/>
    <w:rsid w:val="008C59BD"/>
    <w:rsid w:val="008D2D50"/>
    <w:rsid w:val="008D2E88"/>
    <w:rsid w:val="008D3321"/>
    <w:rsid w:val="008D65BE"/>
    <w:rsid w:val="008D6996"/>
    <w:rsid w:val="008E07FA"/>
    <w:rsid w:val="008E0A1F"/>
    <w:rsid w:val="008E11BB"/>
    <w:rsid w:val="008E223D"/>
    <w:rsid w:val="008E26B8"/>
    <w:rsid w:val="008E399F"/>
    <w:rsid w:val="008E45C5"/>
    <w:rsid w:val="008E49AB"/>
    <w:rsid w:val="008E4B50"/>
    <w:rsid w:val="008E5863"/>
    <w:rsid w:val="008E5A67"/>
    <w:rsid w:val="008F05AB"/>
    <w:rsid w:val="008F070A"/>
    <w:rsid w:val="008F121C"/>
    <w:rsid w:val="008F1623"/>
    <w:rsid w:val="008F318A"/>
    <w:rsid w:val="008F541B"/>
    <w:rsid w:val="008F6696"/>
    <w:rsid w:val="00901295"/>
    <w:rsid w:val="00901CAE"/>
    <w:rsid w:val="00902F90"/>
    <w:rsid w:val="009038C3"/>
    <w:rsid w:val="00904E60"/>
    <w:rsid w:val="009056E2"/>
    <w:rsid w:val="00905B54"/>
    <w:rsid w:val="009065CE"/>
    <w:rsid w:val="00906615"/>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3CA2"/>
    <w:rsid w:val="0092499A"/>
    <w:rsid w:val="009251E6"/>
    <w:rsid w:val="00925886"/>
    <w:rsid w:val="00925A50"/>
    <w:rsid w:val="00925AEC"/>
    <w:rsid w:val="00927119"/>
    <w:rsid w:val="00927E3C"/>
    <w:rsid w:val="009306EC"/>
    <w:rsid w:val="00930EE8"/>
    <w:rsid w:val="00934767"/>
    <w:rsid w:val="009352B4"/>
    <w:rsid w:val="009359BE"/>
    <w:rsid w:val="0093631F"/>
    <w:rsid w:val="00937748"/>
    <w:rsid w:val="009402FF"/>
    <w:rsid w:val="00940F1C"/>
    <w:rsid w:val="00940F6E"/>
    <w:rsid w:val="00941318"/>
    <w:rsid w:val="00941BF9"/>
    <w:rsid w:val="009427D3"/>
    <w:rsid w:val="00943C10"/>
    <w:rsid w:val="009450FE"/>
    <w:rsid w:val="00945382"/>
    <w:rsid w:val="00945A3F"/>
    <w:rsid w:val="00946993"/>
    <w:rsid w:val="00947030"/>
    <w:rsid w:val="00947546"/>
    <w:rsid w:val="0095177A"/>
    <w:rsid w:val="00952152"/>
    <w:rsid w:val="009522C3"/>
    <w:rsid w:val="009539D7"/>
    <w:rsid w:val="00955A27"/>
    <w:rsid w:val="0095626D"/>
    <w:rsid w:val="0095737F"/>
    <w:rsid w:val="00957BAB"/>
    <w:rsid w:val="0096331C"/>
    <w:rsid w:val="009634E5"/>
    <w:rsid w:val="009639EC"/>
    <w:rsid w:val="009662EA"/>
    <w:rsid w:val="00966D59"/>
    <w:rsid w:val="00967F36"/>
    <w:rsid w:val="009708D1"/>
    <w:rsid w:val="00972839"/>
    <w:rsid w:val="00972C85"/>
    <w:rsid w:val="00974112"/>
    <w:rsid w:val="00974880"/>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914D6"/>
    <w:rsid w:val="00994F14"/>
    <w:rsid w:val="009955B1"/>
    <w:rsid w:val="00996C22"/>
    <w:rsid w:val="00997334"/>
    <w:rsid w:val="009A44F2"/>
    <w:rsid w:val="009A47C9"/>
    <w:rsid w:val="009A4C12"/>
    <w:rsid w:val="009A4CE3"/>
    <w:rsid w:val="009A520A"/>
    <w:rsid w:val="009A5A6C"/>
    <w:rsid w:val="009A5D81"/>
    <w:rsid w:val="009A62E2"/>
    <w:rsid w:val="009A7014"/>
    <w:rsid w:val="009B0D8E"/>
    <w:rsid w:val="009B20DA"/>
    <w:rsid w:val="009B285B"/>
    <w:rsid w:val="009B50BF"/>
    <w:rsid w:val="009B5CD5"/>
    <w:rsid w:val="009B5CD7"/>
    <w:rsid w:val="009B65CD"/>
    <w:rsid w:val="009B6D1C"/>
    <w:rsid w:val="009C0E82"/>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FE3"/>
    <w:rsid w:val="009D5FEF"/>
    <w:rsid w:val="009E06B7"/>
    <w:rsid w:val="009E0B63"/>
    <w:rsid w:val="009E29FC"/>
    <w:rsid w:val="009E2FBF"/>
    <w:rsid w:val="009E38C7"/>
    <w:rsid w:val="009E4B0B"/>
    <w:rsid w:val="009E584D"/>
    <w:rsid w:val="009E657C"/>
    <w:rsid w:val="009F082E"/>
    <w:rsid w:val="009F0AEF"/>
    <w:rsid w:val="009F2F0E"/>
    <w:rsid w:val="009F4344"/>
    <w:rsid w:val="009F4432"/>
    <w:rsid w:val="009F4E5D"/>
    <w:rsid w:val="009F57AA"/>
    <w:rsid w:val="009F5DFF"/>
    <w:rsid w:val="009F70E6"/>
    <w:rsid w:val="00A0205C"/>
    <w:rsid w:val="00A02C23"/>
    <w:rsid w:val="00A02F01"/>
    <w:rsid w:val="00A0359E"/>
    <w:rsid w:val="00A04B2D"/>
    <w:rsid w:val="00A0504F"/>
    <w:rsid w:val="00A05178"/>
    <w:rsid w:val="00A070B0"/>
    <w:rsid w:val="00A0729C"/>
    <w:rsid w:val="00A10201"/>
    <w:rsid w:val="00A1079D"/>
    <w:rsid w:val="00A10AAE"/>
    <w:rsid w:val="00A13433"/>
    <w:rsid w:val="00A1397A"/>
    <w:rsid w:val="00A1722D"/>
    <w:rsid w:val="00A17DA6"/>
    <w:rsid w:val="00A20399"/>
    <w:rsid w:val="00A20E4D"/>
    <w:rsid w:val="00A21DFC"/>
    <w:rsid w:val="00A2309D"/>
    <w:rsid w:val="00A238F9"/>
    <w:rsid w:val="00A23DDC"/>
    <w:rsid w:val="00A24432"/>
    <w:rsid w:val="00A251C9"/>
    <w:rsid w:val="00A26E0F"/>
    <w:rsid w:val="00A27947"/>
    <w:rsid w:val="00A30A1C"/>
    <w:rsid w:val="00A31DE5"/>
    <w:rsid w:val="00A32B90"/>
    <w:rsid w:val="00A336F0"/>
    <w:rsid w:val="00A34842"/>
    <w:rsid w:val="00A35127"/>
    <w:rsid w:val="00A3525E"/>
    <w:rsid w:val="00A36B33"/>
    <w:rsid w:val="00A4033B"/>
    <w:rsid w:val="00A41F22"/>
    <w:rsid w:val="00A42380"/>
    <w:rsid w:val="00A44847"/>
    <w:rsid w:val="00A4627E"/>
    <w:rsid w:val="00A468D7"/>
    <w:rsid w:val="00A46DF3"/>
    <w:rsid w:val="00A46F1A"/>
    <w:rsid w:val="00A4739E"/>
    <w:rsid w:val="00A5004C"/>
    <w:rsid w:val="00A52879"/>
    <w:rsid w:val="00A538D1"/>
    <w:rsid w:val="00A546EF"/>
    <w:rsid w:val="00A55167"/>
    <w:rsid w:val="00A553E5"/>
    <w:rsid w:val="00A5706E"/>
    <w:rsid w:val="00A575AC"/>
    <w:rsid w:val="00A600C8"/>
    <w:rsid w:val="00A60337"/>
    <w:rsid w:val="00A63738"/>
    <w:rsid w:val="00A66443"/>
    <w:rsid w:val="00A66C60"/>
    <w:rsid w:val="00A66D15"/>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1C21"/>
    <w:rsid w:val="00A92BFA"/>
    <w:rsid w:val="00A93B07"/>
    <w:rsid w:val="00A940F7"/>
    <w:rsid w:val="00A941EC"/>
    <w:rsid w:val="00A944CF"/>
    <w:rsid w:val="00A964F8"/>
    <w:rsid w:val="00A9791C"/>
    <w:rsid w:val="00AA0B2C"/>
    <w:rsid w:val="00AA0E8E"/>
    <w:rsid w:val="00AA2CBC"/>
    <w:rsid w:val="00AA3144"/>
    <w:rsid w:val="00AA34D1"/>
    <w:rsid w:val="00AA5616"/>
    <w:rsid w:val="00AA6644"/>
    <w:rsid w:val="00AB03AE"/>
    <w:rsid w:val="00AB0B3E"/>
    <w:rsid w:val="00AB2345"/>
    <w:rsid w:val="00AB7538"/>
    <w:rsid w:val="00AC0D2B"/>
    <w:rsid w:val="00AC1248"/>
    <w:rsid w:val="00AC1474"/>
    <w:rsid w:val="00AC1BBA"/>
    <w:rsid w:val="00AC41CB"/>
    <w:rsid w:val="00AC478D"/>
    <w:rsid w:val="00AC5D9C"/>
    <w:rsid w:val="00AC7BA8"/>
    <w:rsid w:val="00AD1288"/>
    <w:rsid w:val="00AD37AB"/>
    <w:rsid w:val="00AD5AAF"/>
    <w:rsid w:val="00AE055E"/>
    <w:rsid w:val="00AE1DC4"/>
    <w:rsid w:val="00AE1F31"/>
    <w:rsid w:val="00AE247F"/>
    <w:rsid w:val="00AE2596"/>
    <w:rsid w:val="00AE3AC3"/>
    <w:rsid w:val="00AE42D0"/>
    <w:rsid w:val="00AE4DC0"/>
    <w:rsid w:val="00AE7196"/>
    <w:rsid w:val="00AE7C84"/>
    <w:rsid w:val="00AE7D5B"/>
    <w:rsid w:val="00AF0594"/>
    <w:rsid w:val="00AF2F5F"/>
    <w:rsid w:val="00AF3B01"/>
    <w:rsid w:val="00AF40AD"/>
    <w:rsid w:val="00AF43F9"/>
    <w:rsid w:val="00AF504B"/>
    <w:rsid w:val="00AF52C8"/>
    <w:rsid w:val="00AF61A5"/>
    <w:rsid w:val="00AF7441"/>
    <w:rsid w:val="00AF747D"/>
    <w:rsid w:val="00AF7571"/>
    <w:rsid w:val="00B00075"/>
    <w:rsid w:val="00B00B65"/>
    <w:rsid w:val="00B0200B"/>
    <w:rsid w:val="00B026D2"/>
    <w:rsid w:val="00B0381A"/>
    <w:rsid w:val="00B043C7"/>
    <w:rsid w:val="00B0460E"/>
    <w:rsid w:val="00B0624B"/>
    <w:rsid w:val="00B07F5B"/>
    <w:rsid w:val="00B07F8C"/>
    <w:rsid w:val="00B10C9C"/>
    <w:rsid w:val="00B11A1B"/>
    <w:rsid w:val="00B12E4D"/>
    <w:rsid w:val="00B12F80"/>
    <w:rsid w:val="00B14076"/>
    <w:rsid w:val="00B1653C"/>
    <w:rsid w:val="00B1705F"/>
    <w:rsid w:val="00B17219"/>
    <w:rsid w:val="00B17B20"/>
    <w:rsid w:val="00B222A5"/>
    <w:rsid w:val="00B248A0"/>
    <w:rsid w:val="00B2507F"/>
    <w:rsid w:val="00B26BA1"/>
    <w:rsid w:val="00B27139"/>
    <w:rsid w:val="00B31025"/>
    <w:rsid w:val="00B31295"/>
    <w:rsid w:val="00B32AF4"/>
    <w:rsid w:val="00B33477"/>
    <w:rsid w:val="00B3382C"/>
    <w:rsid w:val="00B34122"/>
    <w:rsid w:val="00B379B7"/>
    <w:rsid w:val="00B40C01"/>
    <w:rsid w:val="00B40CF3"/>
    <w:rsid w:val="00B40F0F"/>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445"/>
    <w:rsid w:val="00B66F0A"/>
    <w:rsid w:val="00B718CB"/>
    <w:rsid w:val="00B71907"/>
    <w:rsid w:val="00B724BB"/>
    <w:rsid w:val="00B737F2"/>
    <w:rsid w:val="00B75AA1"/>
    <w:rsid w:val="00B75AC7"/>
    <w:rsid w:val="00B76150"/>
    <w:rsid w:val="00B768DE"/>
    <w:rsid w:val="00B77055"/>
    <w:rsid w:val="00B77390"/>
    <w:rsid w:val="00B800D1"/>
    <w:rsid w:val="00B80CC8"/>
    <w:rsid w:val="00B82C6D"/>
    <w:rsid w:val="00B82E84"/>
    <w:rsid w:val="00B83D03"/>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B0DF8"/>
    <w:rsid w:val="00BB117C"/>
    <w:rsid w:val="00BB143C"/>
    <w:rsid w:val="00BB18FF"/>
    <w:rsid w:val="00BB5199"/>
    <w:rsid w:val="00BB5203"/>
    <w:rsid w:val="00BB54A8"/>
    <w:rsid w:val="00BB5E5E"/>
    <w:rsid w:val="00BB6348"/>
    <w:rsid w:val="00BB7246"/>
    <w:rsid w:val="00BC06EF"/>
    <w:rsid w:val="00BC29D1"/>
    <w:rsid w:val="00BC41A7"/>
    <w:rsid w:val="00BC55A0"/>
    <w:rsid w:val="00BC60EC"/>
    <w:rsid w:val="00BC7983"/>
    <w:rsid w:val="00BC7B4D"/>
    <w:rsid w:val="00BD0F11"/>
    <w:rsid w:val="00BD10C0"/>
    <w:rsid w:val="00BD15CF"/>
    <w:rsid w:val="00BD2995"/>
    <w:rsid w:val="00BD574B"/>
    <w:rsid w:val="00BD7316"/>
    <w:rsid w:val="00BE2AE0"/>
    <w:rsid w:val="00BE3F91"/>
    <w:rsid w:val="00BE421A"/>
    <w:rsid w:val="00BE4703"/>
    <w:rsid w:val="00BE6576"/>
    <w:rsid w:val="00BE68FD"/>
    <w:rsid w:val="00BE72D2"/>
    <w:rsid w:val="00BE78C8"/>
    <w:rsid w:val="00BF1110"/>
    <w:rsid w:val="00BF1219"/>
    <w:rsid w:val="00BF2071"/>
    <w:rsid w:val="00BF3C8B"/>
    <w:rsid w:val="00BF42F0"/>
    <w:rsid w:val="00BF6337"/>
    <w:rsid w:val="00BF6B93"/>
    <w:rsid w:val="00BF749B"/>
    <w:rsid w:val="00BF76FB"/>
    <w:rsid w:val="00C02D89"/>
    <w:rsid w:val="00C04D30"/>
    <w:rsid w:val="00C05244"/>
    <w:rsid w:val="00C070E8"/>
    <w:rsid w:val="00C1007D"/>
    <w:rsid w:val="00C113DF"/>
    <w:rsid w:val="00C117F2"/>
    <w:rsid w:val="00C14A58"/>
    <w:rsid w:val="00C15C7E"/>
    <w:rsid w:val="00C15FFC"/>
    <w:rsid w:val="00C16597"/>
    <w:rsid w:val="00C2059F"/>
    <w:rsid w:val="00C213F2"/>
    <w:rsid w:val="00C21676"/>
    <w:rsid w:val="00C21BBA"/>
    <w:rsid w:val="00C23F03"/>
    <w:rsid w:val="00C31700"/>
    <w:rsid w:val="00C3171F"/>
    <w:rsid w:val="00C3191B"/>
    <w:rsid w:val="00C33602"/>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FA4"/>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709B"/>
    <w:rsid w:val="00C962A4"/>
    <w:rsid w:val="00C96CB9"/>
    <w:rsid w:val="00C97B26"/>
    <w:rsid w:val="00CA0383"/>
    <w:rsid w:val="00CA07BB"/>
    <w:rsid w:val="00CA10B0"/>
    <w:rsid w:val="00CA1D7B"/>
    <w:rsid w:val="00CA3C9E"/>
    <w:rsid w:val="00CA4948"/>
    <w:rsid w:val="00CA5757"/>
    <w:rsid w:val="00CA58DF"/>
    <w:rsid w:val="00CA652D"/>
    <w:rsid w:val="00CB101D"/>
    <w:rsid w:val="00CB219E"/>
    <w:rsid w:val="00CB22A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D9D"/>
    <w:rsid w:val="00CD5E42"/>
    <w:rsid w:val="00CD6C60"/>
    <w:rsid w:val="00CE27E6"/>
    <w:rsid w:val="00CE32EB"/>
    <w:rsid w:val="00CE340B"/>
    <w:rsid w:val="00CE65FD"/>
    <w:rsid w:val="00CF0299"/>
    <w:rsid w:val="00CF1162"/>
    <w:rsid w:val="00CF18C6"/>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612"/>
    <w:rsid w:val="00D12DF8"/>
    <w:rsid w:val="00D14798"/>
    <w:rsid w:val="00D15522"/>
    <w:rsid w:val="00D157BF"/>
    <w:rsid w:val="00D16116"/>
    <w:rsid w:val="00D162E9"/>
    <w:rsid w:val="00D171CD"/>
    <w:rsid w:val="00D20880"/>
    <w:rsid w:val="00D20981"/>
    <w:rsid w:val="00D21FAE"/>
    <w:rsid w:val="00D23609"/>
    <w:rsid w:val="00D26CCA"/>
    <w:rsid w:val="00D30FD8"/>
    <w:rsid w:val="00D310D8"/>
    <w:rsid w:val="00D31D8A"/>
    <w:rsid w:val="00D32E2F"/>
    <w:rsid w:val="00D352D1"/>
    <w:rsid w:val="00D359E5"/>
    <w:rsid w:val="00D368D6"/>
    <w:rsid w:val="00D36AA0"/>
    <w:rsid w:val="00D36F83"/>
    <w:rsid w:val="00D40574"/>
    <w:rsid w:val="00D408CD"/>
    <w:rsid w:val="00D42D71"/>
    <w:rsid w:val="00D43E1F"/>
    <w:rsid w:val="00D449A0"/>
    <w:rsid w:val="00D45615"/>
    <w:rsid w:val="00D45E47"/>
    <w:rsid w:val="00D46295"/>
    <w:rsid w:val="00D4719D"/>
    <w:rsid w:val="00D47AE1"/>
    <w:rsid w:val="00D50DB5"/>
    <w:rsid w:val="00D51486"/>
    <w:rsid w:val="00D51C33"/>
    <w:rsid w:val="00D52036"/>
    <w:rsid w:val="00D53384"/>
    <w:rsid w:val="00D5488A"/>
    <w:rsid w:val="00D608F8"/>
    <w:rsid w:val="00D619DB"/>
    <w:rsid w:val="00D6371E"/>
    <w:rsid w:val="00D66B73"/>
    <w:rsid w:val="00D70AE4"/>
    <w:rsid w:val="00D70DB9"/>
    <w:rsid w:val="00D71F6C"/>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23D0"/>
    <w:rsid w:val="00D9244B"/>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7C8B"/>
    <w:rsid w:val="00DB0A7C"/>
    <w:rsid w:val="00DB0AF2"/>
    <w:rsid w:val="00DB3BD8"/>
    <w:rsid w:val="00DB6ED1"/>
    <w:rsid w:val="00DB74CD"/>
    <w:rsid w:val="00DC04F0"/>
    <w:rsid w:val="00DC50A9"/>
    <w:rsid w:val="00DC5178"/>
    <w:rsid w:val="00DD267E"/>
    <w:rsid w:val="00DD2C50"/>
    <w:rsid w:val="00DD2DDD"/>
    <w:rsid w:val="00DD34F9"/>
    <w:rsid w:val="00DD4949"/>
    <w:rsid w:val="00DD6F9E"/>
    <w:rsid w:val="00DD7E19"/>
    <w:rsid w:val="00DE11E6"/>
    <w:rsid w:val="00DE70C8"/>
    <w:rsid w:val="00DF09F0"/>
    <w:rsid w:val="00DF166A"/>
    <w:rsid w:val="00DF25C3"/>
    <w:rsid w:val="00DF281D"/>
    <w:rsid w:val="00DF2A6B"/>
    <w:rsid w:val="00DF3ACF"/>
    <w:rsid w:val="00DF4052"/>
    <w:rsid w:val="00DF6BFF"/>
    <w:rsid w:val="00DF7608"/>
    <w:rsid w:val="00E02AA2"/>
    <w:rsid w:val="00E02FF8"/>
    <w:rsid w:val="00E03954"/>
    <w:rsid w:val="00E04260"/>
    <w:rsid w:val="00E05766"/>
    <w:rsid w:val="00E06406"/>
    <w:rsid w:val="00E06DD1"/>
    <w:rsid w:val="00E06F52"/>
    <w:rsid w:val="00E11121"/>
    <w:rsid w:val="00E116C4"/>
    <w:rsid w:val="00E133FB"/>
    <w:rsid w:val="00E13B4F"/>
    <w:rsid w:val="00E14352"/>
    <w:rsid w:val="00E1484A"/>
    <w:rsid w:val="00E162B0"/>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0F2"/>
    <w:rsid w:val="00E3177A"/>
    <w:rsid w:val="00E32DAE"/>
    <w:rsid w:val="00E333EA"/>
    <w:rsid w:val="00E33EB7"/>
    <w:rsid w:val="00E34B8A"/>
    <w:rsid w:val="00E34D3E"/>
    <w:rsid w:val="00E35592"/>
    <w:rsid w:val="00E35AB9"/>
    <w:rsid w:val="00E40704"/>
    <w:rsid w:val="00E41775"/>
    <w:rsid w:val="00E423CB"/>
    <w:rsid w:val="00E42A0A"/>
    <w:rsid w:val="00E443CF"/>
    <w:rsid w:val="00E460EA"/>
    <w:rsid w:val="00E467C7"/>
    <w:rsid w:val="00E513D5"/>
    <w:rsid w:val="00E51795"/>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3247"/>
    <w:rsid w:val="00E63837"/>
    <w:rsid w:val="00E63E7D"/>
    <w:rsid w:val="00E63F99"/>
    <w:rsid w:val="00E64C4A"/>
    <w:rsid w:val="00E65AEF"/>
    <w:rsid w:val="00E6669F"/>
    <w:rsid w:val="00E7042B"/>
    <w:rsid w:val="00E71ACB"/>
    <w:rsid w:val="00E71E40"/>
    <w:rsid w:val="00E73D76"/>
    <w:rsid w:val="00E73F7A"/>
    <w:rsid w:val="00E74609"/>
    <w:rsid w:val="00E770F9"/>
    <w:rsid w:val="00E777DD"/>
    <w:rsid w:val="00E81C3F"/>
    <w:rsid w:val="00E81C57"/>
    <w:rsid w:val="00E84B46"/>
    <w:rsid w:val="00E8522B"/>
    <w:rsid w:val="00E85948"/>
    <w:rsid w:val="00E86931"/>
    <w:rsid w:val="00E8747F"/>
    <w:rsid w:val="00E87D46"/>
    <w:rsid w:val="00E9090D"/>
    <w:rsid w:val="00E90F6A"/>
    <w:rsid w:val="00E91723"/>
    <w:rsid w:val="00E92BEF"/>
    <w:rsid w:val="00E92F0D"/>
    <w:rsid w:val="00E93210"/>
    <w:rsid w:val="00E94B46"/>
    <w:rsid w:val="00E94CC2"/>
    <w:rsid w:val="00E95767"/>
    <w:rsid w:val="00E9715D"/>
    <w:rsid w:val="00E97998"/>
    <w:rsid w:val="00EA1D64"/>
    <w:rsid w:val="00EA250F"/>
    <w:rsid w:val="00EA2634"/>
    <w:rsid w:val="00EA3453"/>
    <w:rsid w:val="00EA3ADA"/>
    <w:rsid w:val="00EA510A"/>
    <w:rsid w:val="00EA556C"/>
    <w:rsid w:val="00EA55B0"/>
    <w:rsid w:val="00EA589B"/>
    <w:rsid w:val="00EA6055"/>
    <w:rsid w:val="00EA6FF7"/>
    <w:rsid w:val="00EA70D5"/>
    <w:rsid w:val="00EB0052"/>
    <w:rsid w:val="00EB11BA"/>
    <w:rsid w:val="00EB224F"/>
    <w:rsid w:val="00EB35F6"/>
    <w:rsid w:val="00EB44AE"/>
    <w:rsid w:val="00EB46C5"/>
    <w:rsid w:val="00EB475A"/>
    <w:rsid w:val="00EC1007"/>
    <w:rsid w:val="00EC5DD4"/>
    <w:rsid w:val="00ED0684"/>
    <w:rsid w:val="00ED21A3"/>
    <w:rsid w:val="00ED4102"/>
    <w:rsid w:val="00ED4D91"/>
    <w:rsid w:val="00ED6DC8"/>
    <w:rsid w:val="00ED78EF"/>
    <w:rsid w:val="00EE0746"/>
    <w:rsid w:val="00EE3E7E"/>
    <w:rsid w:val="00EE443E"/>
    <w:rsid w:val="00EE474F"/>
    <w:rsid w:val="00EE4928"/>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3D14"/>
    <w:rsid w:val="00F0535B"/>
    <w:rsid w:val="00F077E1"/>
    <w:rsid w:val="00F100D5"/>
    <w:rsid w:val="00F12450"/>
    <w:rsid w:val="00F14534"/>
    <w:rsid w:val="00F204B3"/>
    <w:rsid w:val="00F20D7B"/>
    <w:rsid w:val="00F20D87"/>
    <w:rsid w:val="00F210BA"/>
    <w:rsid w:val="00F213F0"/>
    <w:rsid w:val="00F21B71"/>
    <w:rsid w:val="00F246DC"/>
    <w:rsid w:val="00F2503E"/>
    <w:rsid w:val="00F2604E"/>
    <w:rsid w:val="00F27AC6"/>
    <w:rsid w:val="00F30EE5"/>
    <w:rsid w:val="00F30F19"/>
    <w:rsid w:val="00F3135D"/>
    <w:rsid w:val="00F33E20"/>
    <w:rsid w:val="00F34D3C"/>
    <w:rsid w:val="00F34DC3"/>
    <w:rsid w:val="00F3705B"/>
    <w:rsid w:val="00F42BBF"/>
    <w:rsid w:val="00F431CA"/>
    <w:rsid w:val="00F4404D"/>
    <w:rsid w:val="00F443B2"/>
    <w:rsid w:val="00F46871"/>
    <w:rsid w:val="00F47055"/>
    <w:rsid w:val="00F4777B"/>
    <w:rsid w:val="00F550C1"/>
    <w:rsid w:val="00F5616A"/>
    <w:rsid w:val="00F60101"/>
    <w:rsid w:val="00F60165"/>
    <w:rsid w:val="00F617B5"/>
    <w:rsid w:val="00F632C8"/>
    <w:rsid w:val="00F63FEF"/>
    <w:rsid w:val="00F651F4"/>
    <w:rsid w:val="00F652B5"/>
    <w:rsid w:val="00F66393"/>
    <w:rsid w:val="00F67B43"/>
    <w:rsid w:val="00F7034C"/>
    <w:rsid w:val="00F70D97"/>
    <w:rsid w:val="00F71585"/>
    <w:rsid w:val="00F72ADB"/>
    <w:rsid w:val="00F74A92"/>
    <w:rsid w:val="00F74CA4"/>
    <w:rsid w:val="00F75871"/>
    <w:rsid w:val="00F763F5"/>
    <w:rsid w:val="00F76BD6"/>
    <w:rsid w:val="00F770BB"/>
    <w:rsid w:val="00F77958"/>
    <w:rsid w:val="00F80949"/>
    <w:rsid w:val="00F80EB8"/>
    <w:rsid w:val="00F810D9"/>
    <w:rsid w:val="00F82AEC"/>
    <w:rsid w:val="00F85356"/>
    <w:rsid w:val="00F858C0"/>
    <w:rsid w:val="00F86630"/>
    <w:rsid w:val="00F8699A"/>
    <w:rsid w:val="00F877EB"/>
    <w:rsid w:val="00F900F5"/>
    <w:rsid w:val="00F94228"/>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F0629"/>
    <w:rsid w:val="00FF1217"/>
    <w:rsid w:val="00FF1851"/>
    <w:rsid w:val="00FF1B9D"/>
    <w:rsid w:val="00FF3157"/>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2.xml"/><Relationship Id="rId27"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8E5845BB-8E7E-42B4-B1B0-8F5D5DBFBD8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4CE30555-4EA0-46F4-A4FB-165BA45A7E8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992EEF4D-F0C5-4900-939A-C1228535A99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D8222485-CBA9-40CC-A1C0-530781593E7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0A11CCD5-421A-40C0-B2C9-D7EB2B4FABD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9E032D02-EE09-41AC-8982-F77CCABBF42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3CC41FE2-60FF-403C-BE76-E1F759098A5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8FBB6188-A3E1-4C79-812C-A63B3EC6C28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B2E6B739-7231-49EA-922C-BBAF446632A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28D15BF9-CE73-4C66-AF15-D46758EFD8B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4732C52A-D411-44BC-9825-913D18090DD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3907</TotalTime>
  <Pages>18</Pages>
  <Words>33006</Words>
  <Characters>188136</Characters>
  <Application>Microsoft Office Word</Application>
  <DocSecurity>0</DocSecurity>
  <Lines>1567</Lines>
  <Paragraphs>44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0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298</cp:revision>
  <dcterms:created xsi:type="dcterms:W3CDTF">2024-01-18T09:54:00Z</dcterms:created>
  <dcterms:modified xsi:type="dcterms:W3CDTF">2024-03-01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PVpfpd6"/&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